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1796EF" w14:textId="5217C2C6"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b/>
          <w:bCs/>
        </w:rPr>
        <w:t>Title:</w:t>
      </w:r>
      <w:r w:rsidRPr="009B0448">
        <w:rPr>
          <w:rFonts w:ascii="Times New Roman" w:hAnsi="Times New Roman" w:cs="Times New Roman"/>
        </w:rPr>
        <w:t xml:space="preserve"> Examining the Joint Impacts of Chronic Air Pollution and COVID-19 Infection on Adverse Pregnancy Outcomes in New York City </w:t>
      </w:r>
    </w:p>
    <w:p w14:paraId="79B88611" w14:textId="77777777" w:rsidR="009B0448" w:rsidRPr="009B0448" w:rsidRDefault="00D661DD" w:rsidP="009B0448">
      <w:pPr>
        <w:spacing w:line="240" w:lineRule="auto"/>
        <w:rPr>
          <w:rFonts w:ascii="Times New Roman" w:hAnsi="Times New Roman" w:cs="Times New Roman"/>
        </w:rPr>
      </w:pPr>
      <w:r w:rsidRPr="009B0448">
        <w:rPr>
          <w:rFonts w:ascii="Times New Roman" w:hAnsi="Times New Roman" w:cs="Times New Roman"/>
          <w:b/>
          <w:bCs/>
        </w:rPr>
        <w:t>Student Name:</w:t>
      </w:r>
      <w:r w:rsidRPr="009B0448">
        <w:rPr>
          <w:rFonts w:ascii="Times New Roman" w:hAnsi="Times New Roman" w:cs="Times New Roman"/>
        </w:rPr>
        <w:t xml:space="preserve"> Farheen Jamshed</w:t>
      </w:r>
    </w:p>
    <w:p w14:paraId="2057F476" w14:textId="71194A5C"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b/>
          <w:bCs/>
        </w:rPr>
        <w:t>Student Certificate:</w:t>
      </w:r>
      <w:r w:rsidRPr="009B0448">
        <w:rPr>
          <w:rFonts w:ascii="Times New Roman" w:hAnsi="Times New Roman" w:cs="Times New Roman"/>
        </w:rPr>
        <w:t xml:space="preserve"> Infectious Disease Epidemiology</w:t>
      </w:r>
    </w:p>
    <w:p w14:paraId="25CD0A84" w14:textId="7AD184B2" w:rsidR="00D661DD" w:rsidRPr="009B0448" w:rsidRDefault="00D661DD" w:rsidP="009B0448">
      <w:pPr>
        <w:spacing w:line="240" w:lineRule="auto"/>
        <w:rPr>
          <w:rFonts w:ascii="Times New Roman" w:hAnsi="Times New Roman" w:cs="Times New Roman"/>
          <w:b/>
          <w:bCs/>
        </w:rPr>
      </w:pPr>
      <w:r w:rsidRPr="009B0448">
        <w:rPr>
          <w:rFonts w:ascii="Times New Roman" w:hAnsi="Times New Roman" w:cs="Times New Roman"/>
          <w:b/>
          <w:bCs/>
        </w:rPr>
        <w:t>Introduction:</w:t>
      </w:r>
    </w:p>
    <w:p w14:paraId="45335B2F" w14:textId="77777777"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rPr>
        <w:t>Since December 2019, there have been over 760 million confirmed cases, and over 6.5 million deaths, due to SARS-CoV-2 during the COVID-19 pandemic.</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6biQ3pzW","properties":{"formattedCitation":"\\super 1\\nosupersub{}","plainCitation":"1","noteIndex":0},"citationItems":[{"id":1494,"uris":["http://zotero.org/groups/4817000/items/PAQVP2VT"],"itemData":{"id":1494,"type":"webpage","abstract":"World Health Organization Coronavirus disease situation dashboard presents official daily counts of COVID-19 cases and deaths worldwide, along with vaccination rates and other vaccination data, while providing a hub to other resources. Interactive tools, including maps, epidemic curves and other charts and graphics, with downloadable data, allow users to track and explore the latest trends, numbers and statistics at global, regional and country levels.","language":"en","title":"WHO Coronavirus (COVID-19) Dashboard","URL":"https://covid19.who.int","author":[{"literal":"World Health Organization"}],"accessed":{"date-parts":[["2022",12,29]]}}}],"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1</w:t>
      </w:r>
      <w:r w:rsidRPr="009B0448">
        <w:rPr>
          <w:rFonts w:ascii="Times New Roman" w:hAnsi="Times New Roman" w:cs="Times New Roman"/>
        </w:rPr>
        <w:fldChar w:fldCharType="end"/>
      </w:r>
      <w:r w:rsidRPr="009B0448">
        <w:rPr>
          <w:rFonts w:ascii="Times New Roman" w:hAnsi="Times New Roman" w:cs="Times New Roman"/>
        </w:rPr>
        <w:t xml:space="preserve"> The impacts of this novel coronavirus have necessitated the need to broaden our scientific understandings of how such viruses can affect human populations. One key area of concern was how COVID-19 infection could uniquely affect pregnant individuals and their neonates. A continually growing area, research has found mixed results on COVID-19’s impact on maternal and child health during pregnancy, especially in different world areas.</w:t>
      </w:r>
    </w:p>
    <w:p w14:paraId="5E3DE141" w14:textId="77777777"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rPr>
        <w:t>Several studies have reported the effects of SARS-CoV-2 infection on maternal and child pregnancy outcomes.</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xLn2M1He","properties":{"formattedCitation":"\\super 2\\uc0\\u8211{}8\\nosupersub{}","plainCitation":"2–8","noteIndex":0},"citationItems":[{"id":1320,"uris":["http://zotero.org/groups/4817000/items/XJH8J7BE"],"itemData":{"id":1320,"type":"article-journal","abstract":"Limited data are available on pregnant women with COVID-19 and their neonates. We aimed to evaluate the epidemiological and clinical characteristics of newborns born to women infected with COVID-19. A multicenter cohort study was conducted among newborns born to mothers with COVID-19 in 34 neonatal intensive care units (NICUs) in Turkey. Pregnant women (n = 125) who had a positive RT-PCR test and their newborns were enrolled. Cesarean section, prematurity, and low-birthweight infant rates were 71.2%, 26.4%, and 12.8%, respectively. Eight of 125 mothers (6.4%) were admitted to an intensive care unit for mechanical ventilation, among whom six died (4.8%). Majority of the newborns (86.4%) were followed in isolation rooms in the NICU. Four of 120 newborns (3.3%) had a positive RT-PCR test result. Although samples taken on the first day were negative, one neonate became positive on the second day and the other two on the fifth day. Sample from deep tracheal aspirate was positive on the first day in an intubated case.Conclusion: COVID-19 in pregnant women has important impacts on perinatal and neonatal outcomes. Maternal mortality, higher rates of preterm birth and cesarean section, suspected risk of vertical transmission, and low rate of breastfeeding show that family support should be a part of the care in the NICU.Trial registration: ClinicalTrials.gov identifier: NCT04401540 What is Known: • The common property of previous reports was the conclusions on maternal outcomes, rather than neonatal outcomes. • Published data showed similar outcomes between COVID-19 pregnant women and others. What is New: • Higher maternal mortality, higher rates of preterm birth and cesarean section, suspected risk of vertical transmission especially in a case with deep tracheal aspiration during the intubation, and the possible role of maternal disease severity on the outcomes are remarkable findings of this study. • In contrast to recommendation for breastfeeding, parents' preference to formula and expressed breast milk due to anxiety and lack of information shows that family support should be a part of the care in the NICU.","container-title":"European Journal of Pediatrics","DOI":"10.1007/s00431-020-03767-5","ISSN":"1432-1076","issue":"3","journalAbbreviation":"Eur J Pediatr","language":"eng","note":"PMID: 32776309\nPMCID: PMC7416592","page":"733-742","source":"PubMed","title":"A multicenter study on epidemiological and clinical characteristics of 125 newborns born to women infected with COVID-19 by Turkish Neonatal Society","volume":"180","author":[{"family":"Oncel","given":"Mehmet Yekta"},{"family":"Akın","given":"Ilke Mungan"},{"family":"Kanburoglu","given":"Mehmet Kenan"},{"family":"Tayman","given":"Cuneyt"},{"family":"Coskun","given":"Senay"},{"family":"Narter","given":"Fatma"},{"family":"Er","given":"Ilkay"},{"family":"Oncan","given":"Tinatin Gelenava"},{"family":"Memisoglu","given":"Asli"},{"family":"Cetinkaya","given":"Merih"},{"family":"Oguz","given":"Demet"},{"family":"Erdeve","given":"Omer"},{"family":"Koc","given":"Esin"},{"literal":"Neo-Covid Study Group"}],"issued":{"date-parts":[["2021",3]]}}},{"id":1254,"uris":["http://zotero.org/groups/4817000/items/7KIG9B28"],"itemData":{"id":1254,"type":"article-journal","abstract":"AIM: The study aim was to map clinical characteristics and the evolution of pregnancies in pregnant women with confirmed diagnosis of SARS-CoV-2 infection.\nMETHODS: Searching four databases, studies were investigated that described the evolution of pregnancies in women diagnosed with SARS-CoV-2 infection through laboratory tests. A scoping review was undertaken, including 35 articles published in English. Two pairs of independent researchers synthesized the data.\nRESULTS: Most studies were case studies or case series and had a low risk of bias. A predominance of cases was found in women over the age of 30 years who got infected in the third term of pregnancy and who had comorbidities. The prematurity index varied with the heterogeneity of the samples, and the cases of abortion occurred in combination with severe forms of infection. Caesarean section deliveries predominated, indicated mainly by respiratory decompensation caused by infection. Most women were discharged.\nCONCLUSION: Based on the reviewed studies, the profile and evolution of pregnant women infected with COVID-19 could be evaluated.","container-title":"International Journal of Nursing Practice","DOI":"10.1111/ijn.12956","ISSN":"1440-172X","issue":"5","journalAbbreviation":"Int J Nurs Pract","language":"eng","note":"PMID: 33998110\nPMCID: PMC8209813","page":"e12956","source":"PubMed","title":"COVID-19 and pregnancy: A scoping review on pregnancy characteristics and outcomes","title-short":"COVID-19 and pregnancy","volume":"27","author":[{"family":"Oliveira","given":"Karoline Faria","non-dropping-particle":"de"},{"family":"Oliveira","given":"Jacqueline Faria","non-dropping-particle":"de"},{"family":"Wernet","given":"Monika"},{"family":"Carvalho Paschoini","given":"Marina"},{"family":"Ruiz","given":"Mariana Torreglosa"}],"issued":{"date-parts":[["2021",10]]}}},{"id":1330,"uris":["http://zotero.org/groups/4817000/items/GLICHKFL"],"itemData":{"id":1330,"type":"article-journal","container-title":"American Journal of Obstetrics and Gynecology","DOI":"10.1016/j.ajog.2020.04.012","ISSN":"00029378","issue":"1","journalAbbreviation":"American Journal of Obstetrics and Gynecology","language":"en","page":"126-127","source":"DOI.org (Crossref)","title":"Pregnant vs nonpregnant severe acute respiratory syndrome coronavirus 2 and coronavirus disease 2019 hospital admissions: the first 4 weeks in New York","title-short":"Pregnant vs nonpregnant severe acute respiratory syndrome coronavirus 2 and coronavirus disease 2019 hospital admissions","volume":"223","author":[{"family":"Tekbali","given":"Asma"},{"family":"Grünebaum","given":"Amos"},{"family":"Saraya","given":"Abraham"},{"family":"McCullough","given":"Laurence"},{"family":"Bornstein","given":"Eran"},{"family":"Chervenak","given":"Frank A."}],"issued":{"date-parts":[["2020",7]]}}},{"id":1332,"uris":["http://zotero.org/groups/4817000/items/KFSAV9R4"],"itemData":{"id":1332,"type":"article-journal","abstract":"Novel coronavirus disease 2019 is rapidly spreading throughout the New York metropolitan area since its first reported case on March 1, 2020. The state is now the epicenter of coronavirus disease 2019 outbreak in the United States, with 84,735 cases reported as of April 2, 2020. We previously presented an early case series with 7 coronavirus disease 2019-positive pregnant patients, 2 of whom were diagnosed with coronavirus disease 2019 after an initial asymptomatic presentation. We now describe a series of 43 test-positive cases of coronavirus disease 2019 presenting to an affiliated pair of New York City hospitals for more than 2 weeks, from March 13, 2020, to March 27, 2020. A total of 14 patients (32.6%) presented without any coronavirus disease 2019-associated viral symptoms and were identified after they developed symptoms during admission or after the implementation of universal testing for all obstetric admissions on March 22. Among them, 10 patients (71.4%) developed symptoms of coronavirus disease 2019 over the course of their delivery admission or early after postpartum discharge. Of the other 29 patients (67.4%) who presented with symptomatic coronavirus disease 2019, 3 women ultimately required antenatal admission for viral symptoms, and another patient re-presented with worsening respiratory status requiring oxygen supplementation 6 days postpartum after a successful labor induction. There were no confirmed cases of coronavirus disease 2019 detected in neonates upon initial testing on the first day of life. Based on coronavirus disease 2019 disease severity characteristics by Wu and McGoogan, 37 women (86%) exhibited mild disease, 4 (9.3%) severe disease, and 2 (4.7%) critical disease; these percentages are similar to those described in nonpregnant adults with coronavirus disease 2019 (about 80% mild, 15% severe, and 5% critical disease).","container-title":"American journal of obstetrics &amp; gynecology MFM","DOI":"10.1016/j.ajogmf.2020.100118","ISSN":"2589-9333","issue":"2","journalAbbreviation":"Am J Obstet Gynecol MFM","language":"eng","note":"PMID: 32292903\nPMCID: PMC7144599","page":"100118","source":"PubMed","title":"Coronavirus disease 2019 infection among asymptomatic and symptomatic pregnant women: two weeks of confirmed presentations to an affiliated pair of New York City hospitals","title-short":"Coronavirus disease 2019 infection among asymptomatic and symptomatic pregnant women","volume":"2","author":[{"family":"Breslin","given":"Noelle"},{"family":"Baptiste","given":"Caitlin"},{"family":"Gyamfi-Bannerman","given":"Cynthia"},{"family":"Miller","given":"Russell"},{"family":"Martinez","given":"Rebecca"},{"family":"Bernstein","given":"Kyra"},{"family":"Ring","given":"Laurence"},{"family":"Landau","given":"Ruth"},{"family":"Purisch","given":"Stephanie"},{"family":"Friedman","given":"Alexander M."},{"family":"Fuchs","given":"Karin"},{"family":"Sutton","given":"Desmond"},{"family":"Andrikopoulou","given":"Maria"},{"family":"Rupley","given":"Devon"},{"family":"Sheen","given":"Jean-Ju"},{"family":"Aubey","given":"Janice"},{"family":"Zork","given":"Noelia"},{"family":"Moroz","given":"Leslie"},{"family":"Mourad","given":"Mirella"},{"family":"Wapner","given":"Ronald"},{"family":"Simpson","given":"Lynn L."},{"family":"D'Alton","given":"Mary E."},{"family":"Goffman","given":"Dena"}],"issued":{"date-parts":[["2020",5]]}}},{"id":1352,"uris":["http://zotero.org/groups/4817000/items/5UD7WBNE"],"itemData":{"id":1352,"type":"article-journal","abstract":"BACKGROUND: The impact of coronavirus disease 2019 (COVID-19) on maternal and newborn health is unclear. We aimed to evaluate the association between severe acute respiratory syndrome coronavirus 2 (SARS-CoV-2) infection during pregnancy and adverse pregnancy outcomes.\nMETHODS: We conducted a systematic review and meta-analysis of observational studies with comparison data on SARS-CoV-2 infection and severity of COVID-19 during pregnancy. We searched for eligible studies in MEDLINE, Embase, ClinicalTrials.gov, medRxiv and Cochrane databases up to Jan. 29, 2021, using Medical Subject Headings terms and keywords for \"severe acute respiratory syndrome coronavirus 2 OR SARS-CoV-2 OR coronavirus disease 2019 OR COVID-19\" AND \"pregnancy.\" We evaluated the methodologic quality of all included studies using the Newcastle-Ottawa Scale. Our primary outcomes were preeclampsia and preterm birth. Secondary outcomes included stillbirth, gestational diabetes and other pregnancy outcomes. We calculated summary odds ratios (ORs) or weighted mean differences with 95% confidence intervals (CI) using random-effects meta-analysis.\nRESULTS: We included 42 studies involving 438 548 people who were pregnant. Compared with no SARS-CoV-2 infection in pregnancy, COVID-19 was associated with preeclampsia (OR 1.33, 95% CI 1.03 to 1.73), preterm birth (OR 1.82, 95% CI 1.38 to 2.39) and stillbirth (OR 2.11, 95% CI 1.14 to 3.90). Compared with mild COVID-19, severe COVID-19 was strongly associated with preeclampsia (OR 4.16, 95% CI 1.55 to 11.15), preterm birth (OR 4.29, 95% CI 2.41 to 7.63), gestational diabetes (OR 1.99, 95% CI 1.09 to 3.64) and low birth weight (OR 1.89, 95% CI 1.14 to 3.12).\nINTERPRETATION: COVID-19 may be associated with increased risks of preeclampsia, preterm birth and other adverse pregnancy outcomes.","container-title":"CMAJ: Canadian Medical Association journal = journal de l'Association medicale canadienne","DOI":"10.1503/cmaj.202604","ISSN":"1488-2329","issue":"16","journalAbbreviation":"CMAJ","language":"eng","note":"PMID: 33741725\nPMCID: PMC8084555","page":"E540-E548","source":"PubMed","title":"The impact of COVID-19 on pregnancy outcomes: a systematic review and meta-analysis","title-short":"The impact of COVID-19 on pregnancy outcomes","volume":"193","author":[{"family":"Wei","given":"Shu Qin"},{"family":"Bilodeau-Bertrand","given":"Marianne"},{"family":"Liu","given":"Shiliang"},{"family":"Auger","given":"Nathalie"}],"issued":{"date-parts":[["2021",4,19]]}}},{"id":1264,"uris":["http://zotero.org/groups/4817000/items/2VLC4JGR"],"itemData":{"id":1264,"type":"article-journal","abstract":"There are many unknowns for pregnant women during the coronavirus disease 2019 (COVID-19) pandemic. Clinical experience of pregnancies complicated with infection by other coronaviruses e.g., Severe Acute Respiratory Syndrome (SARS) and Middle Eastern Respiratory Syndrome, has led to pregnant woman being considered potentially vulnerable to severe SARS-CoV-2 infection. Physiological changes during pregnancy have a significant impact on the immune system, respiratory system, cardiovascular function, and coagulation. These may have positive or negative effects on COVID-19 disease progression. The impact of SARS-CoV-2 in pregnancy remains to be determined, and a concerted, global effort is required to determine the effects on implantation, fetal growth and development, labor, and neonatal health. Asymptomatic infection presents a further challenge regarding service provision, prevention, and management. Besides the direct impacts of the disease, a plethora of indirect consequences of the pandemic adversely affect maternal health, including reduced access to reproductive health services, increased mental health strain, and increased socioeconomic deprivation. In this review, we explore the current knowledge of COVID-19 in pregnancy and highlight areas for further research to minimize its impact for women and their children.","container-title":"Physiological Reviews","DOI":"10.1152/physrev.00024.2020","ISSN":"1522-1210","issue":"1","journalAbbreviation":"Physiol Rev","language":"eng","note":"PMID: 32969772\nPMCID: PMC7686875","page":"303-318","source":"PubMed","title":"Pregnancy and COVID-19","volume":"101","author":[{"family":"Wastnedge","given":"Elizabeth A. N."},{"family":"Reynolds","given":"Rebecca M."},{"family":"Boeckel","given":"Sara R.","non-dropping-particle":"van"},{"family":"Stock","given":"Sarah J."},{"family":"Denison","given":"Fiona C."},{"family":"Maybin","given":"Jacqueline A."},{"family":"Critchley","given":"Hilary O. D."}],"issued":{"date-parts":[["2021",1,1]]}}},{"id":1255,"uris":["http://zotero.org/groups/4817000/items/8L3DNV5I"],"itemData":{"id":1255,"type":"article-journal","abstract":"Since December 2019, severe acute respiratory syndrome coronavirus 2 (SARS-CoV-2) has caused over 12 million infections and more than 550 000 deaths.1 Morbidity and mortality appear partly due to host inflammatory response.2 Despite rapid, global research, the effect of SARS-CoV-2 on the developing fetus remains unclear. Case reports indicate that vertical transmission is uncommon; however, there is evidence that placental and fetal infection can occur.3-7 Placentas from infected patients show inflammatory, thrombotic, and vascular changes that have been found in other inflammatory conditions.8,9 This suggests that the inflammatory nature of SARS-CoV-2 infection during pregnancy could cause adverse obstetric and neonatal events. Exposure to intrauterine inflammation and placental changes could also potentially result in long-term, multisystemic defects in exposed infants. This review will summarize the known literature on the placenta in SARS-CoV-2 infection, evidence of vertical transmission, and possible outcomes of prenatal exposure to the virus.","container-title":"American Journal of Reproductive Immunology (New York, N.Y.: 1989)","DOI":"10.1111/aji.13306","ISSN":"1600-0897","issue":"5","journalAbbreviation":"Am J Reprod Immunol","language":"eng","note":"PMID: 32779810\nPMCID: PMC7404599","page":"e13306","source":"PubMed","title":"COVID-19 in pregnancy: Placental and neonatal involvement","title-short":"COVID-19 in pregnancy","volume":"84","author":[{"family":"Prochaska","given":"Erica"},{"family":"Jang","given":"Minyoung"},{"family":"Burd","given":"Irina"}],"issued":{"date-parts":[["2020",11]]}}}],"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2–8</w:t>
      </w:r>
      <w:r w:rsidRPr="009B0448">
        <w:rPr>
          <w:rFonts w:ascii="Times New Roman" w:hAnsi="Times New Roman" w:cs="Times New Roman"/>
        </w:rPr>
        <w:fldChar w:fldCharType="end"/>
      </w:r>
      <w:r w:rsidRPr="009B0448">
        <w:rPr>
          <w:rFonts w:ascii="Times New Roman" w:hAnsi="Times New Roman" w:cs="Times New Roman"/>
        </w:rPr>
        <w:t xml:space="preserve"> One Turkish study found that mothers infected with COVID-19 experienced higher rates of maternal mortality, preterm birth, and cesarean section delivery.</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k5ETOO1h","properties":{"formattedCitation":"\\super 2\\nosupersub{}","plainCitation":"2","noteIndex":0},"citationItems":[{"id":1320,"uris":["http://zotero.org/groups/4817000/items/XJH8J7BE"],"itemData":{"id":1320,"type":"article-journal","abstract":"Limited data are available on pregnant women with COVID-19 and their neonates. We aimed to evaluate the epidemiological and clinical characteristics of newborns born to women infected with COVID-19. A multicenter cohort study was conducted among newborns born to mothers with COVID-19 in 34 neonatal intensive care units (NICUs) in Turkey. Pregnant women (n = 125) who had a positive RT-PCR test and their newborns were enrolled. Cesarean section, prematurity, and low-birthweight infant rates were 71.2%, 26.4%, and 12.8%, respectively. Eight of 125 mothers (6.4%) were admitted to an intensive care unit for mechanical ventilation, among whom six died (4.8%). Majority of the newborns (86.4%) were followed in isolation rooms in the NICU. Four of 120 newborns (3.3%) had a positive RT-PCR test result. Although samples taken on the first day were negative, one neonate became positive on the second day and the other two on the fifth day. Sample from deep tracheal aspirate was positive on the first day in an intubated case.Conclusion: COVID-19 in pregnant women has important impacts on perinatal and neonatal outcomes. Maternal mortality, higher rates of preterm birth and cesarean section, suspected risk of vertical transmission, and low rate of breastfeeding show that family support should be a part of the care in the NICU.Trial registration: ClinicalTrials.gov identifier: NCT04401540 What is Known: • The common property of previous reports was the conclusions on maternal outcomes, rather than neonatal outcomes. • Published data showed similar outcomes between COVID-19 pregnant women and others. What is New: • Higher maternal mortality, higher rates of preterm birth and cesarean section, suspected risk of vertical transmission especially in a case with deep tracheal aspiration during the intubation, and the possible role of maternal disease severity on the outcomes are remarkable findings of this study. • In contrast to recommendation for breastfeeding, parents' preference to formula and expressed breast milk due to anxiety and lack of information shows that family support should be a part of the care in the NICU.","container-title":"European Journal of Pediatrics","DOI":"10.1007/s00431-020-03767-5","ISSN":"1432-1076","issue":"3","journalAbbreviation":"Eur J Pediatr","language":"eng","note":"PMID: 32776309\nPMCID: PMC7416592","page":"733-742","source":"PubMed","title":"A multicenter study on epidemiological and clinical characteristics of 125 newborns born to women infected with COVID-19 by Turkish Neonatal Society","volume":"180","author":[{"family":"Oncel","given":"Mehmet Yekta"},{"family":"Akın","given":"Ilke Mungan"},{"family":"Kanburoglu","given":"Mehmet Kenan"},{"family":"Tayman","given":"Cuneyt"},{"family":"Coskun","given":"Senay"},{"family":"Narter","given":"Fatma"},{"family":"Er","given":"Ilkay"},{"family":"Oncan","given":"Tinatin Gelenava"},{"family":"Memisoglu","given":"Asli"},{"family":"Cetinkaya","given":"Merih"},{"family":"Oguz","given":"Demet"},{"family":"Erdeve","given":"Omer"},{"family":"Koc","given":"Esin"},{"literal":"Neo-Covid Study Group"}],"issued":{"date-parts":[["2021",3]]}}}],"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2</w:t>
      </w:r>
      <w:r w:rsidRPr="009B0448">
        <w:rPr>
          <w:rFonts w:ascii="Times New Roman" w:hAnsi="Times New Roman" w:cs="Times New Roman"/>
        </w:rPr>
        <w:fldChar w:fldCharType="end"/>
      </w:r>
      <w:r w:rsidRPr="009B0448">
        <w:rPr>
          <w:rFonts w:ascii="Times New Roman" w:hAnsi="Times New Roman" w:cs="Times New Roman"/>
        </w:rPr>
        <w:t xml:space="preserve"> A review article summarized that COVID-19 infections in pregnant mothers have been associated with preeclampsia, preterm birth, and stillbirth, and that these effects (plus low birthweight) are stronger in cases of severe COVID-19 infection.</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NfaAofNn","properties":{"formattedCitation":"\\super 6\\nosupersub{}","plainCitation":"6","noteIndex":0},"citationItems":[{"id":1352,"uris":["http://zotero.org/groups/4817000/items/5UD7WBNE"],"itemData":{"id":1352,"type":"article-journal","abstract":"BACKGROUND: The impact of coronavirus disease 2019 (COVID-19) on maternal and newborn health is unclear. We aimed to evaluate the association between severe acute respiratory syndrome coronavirus 2 (SARS-CoV-2) infection during pregnancy and adverse pregnancy outcomes.\nMETHODS: We conducted a systematic review and meta-analysis of observational studies with comparison data on SARS-CoV-2 infection and severity of COVID-19 during pregnancy. We searched for eligible studies in MEDLINE, Embase, ClinicalTrials.gov, medRxiv and Cochrane databases up to Jan. 29, 2021, using Medical Subject Headings terms and keywords for \"severe acute respiratory syndrome coronavirus 2 OR SARS-CoV-2 OR coronavirus disease 2019 OR COVID-19\" AND \"pregnancy.\" We evaluated the methodologic quality of all included studies using the Newcastle-Ottawa Scale. Our primary outcomes were preeclampsia and preterm birth. Secondary outcomes included stillbirth, gestational diabetes and other pregnancy outcomes. We calculated summary odds ratios (ORs) or weighted mean differences with 95% confidence intervals (CI) using random-effects meta-analysis.\nRESULTS: We included 42 studies involving 438 548 people who were pregnant. Compared with no SARS-CoV-2 infection in pregnancy, COVID-19 was associated with preeclampsia (OR 1.33, 95% CI 1.03 to 1.73), preterm birth (OR 1.82, 95% CI 1.38 to 2.39) and stillbirth (OR 2.11, 95% CI 1.14 to 3.90). Compared with mild COVID-19, severe COVID-19 was strongly associated with preeclampsia (OR 4.16, 95% CI 1.55 to 11.15), preterm birth (OR 4.29, 95% CI 2.41 to 7.63), gestational diabetes (OR 1.99, 95% CI 1.09 to 3.64) and low birth weight (OR 1.89, 95% CI 1.14 to 3.12).\nINTERPRETATION: COVID-19 may be associated with increased risks of preeclampsia, preterm birth and other adverse pregnancy outcomes.","container-title":"CMAJ: Canadian Medical Association journal = journal de l'Association medicale canadienne","DOI":"10.1503/cmaj.202604","ISSN":"1488-2329","issue":"16","journalAbbreviation":"CMAJ","language":"eng","note":"PMID: 33741725\nPMCID: PMC8084555","page":"E540-E548","source":"PubMed","title":"The impact of COVID-19 on pregnancy outcomes: a systematic review and meta-analysis","title-short":"The impact of COVID-19 on pregnancy outcomes","volume":"193","author":[{"family":"Wei","given":"Shu Qin"},{"family":"Bilodeau-Bertrand","given":"Marianne"},{"family":"Liu","given":"Shiliang"},{"family":"Auger","given":"Nathalie"}],"issued":{"date-parts":[["2021",4,19]]}}}],"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6</w:t>
      </w:r>
      <w:r w:rsidRPr="009B0448">
        <w:rPr>
          <w:rFonts w:ascii="Times New Roman" w:hAnsi="Times New Roman" w:cs="Times New Roman"/>
        </w:rPr>
        <w:fldChar w:fldCharType="end"/>
      </w:r>
    </w:p>
    <w:p w14:paraId="06F769E3" w14:textId="6F3B72E7"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rPr>
        <w:t>Air pollution is a pressing environmental challenge which can have disastrous consequences on the climate and on human health. Particulate matter (PM) sources are classified by their size, where PM</w:t>
      </w:r>
      <w:r w:rsidRPr="009B0448">
        <w:rPr>
          <w:rFonts w:ascii="Times New Roman" w:hAnsi="Times New Roman" w:cs="Times New Roman"/>
          <w:vertAlign w:val="subscript"/>
        </w:rPr>
        <w:t>2.5</w:t>
      </w:r>
      <w:r w:rsidRPr="009B0448">
        <w:rPr>
          <w:rFonts w:ascii="Times New Roman" w:hAnsi="Times New Roman" w:cs="Times New Roman"/>
        </w:rPr>
        <w:t xml:space="preserve"> have a diameter less than 2.5 </w:t>
      </w:r>
      <w:proofErr w:type="spellStart"/>
      <w:r w:rsidRPr="009B0448">
        <w:rPr>
          <w:rFonts w:ascii="Times New Roman" w:hAnsi="Times New Roman" w:cs="Times New Roman"/>
        </w:rPr>
        <w:t>μm</w:t>
      </w:r>
      <w:proofErr w:type="spellEnd"/>
      <w:r w:rsidRPr="009B0448">
        <w:rPr>
          <w:rFonts w:ascii="Times New Roman" w:hAnsi="Times New Roman" w:cs="Times New Roman"/>
        </w:rPr>
        <w:t>, and PM</w:t>
      </w:r>
      <w:r w:rsidRPr="009B0448">
        <w:rPr>
          <w:rFonts w:ascii="Times New Roman" w:hAnsi="Times New Roman" w:cs="Times New Roman"/>
          <w:vertAlign w:val="subscript"/>
        </w:rPr>
        <w:t>10</w:t>
      </w:r>
      <w:r w:rsidRPr="009B0448">
        <w:rPr>
          <w:rFonts w:ascii="Times New Roman" w:hAnsi="Times New Roman" w:cs="Times New Roman"/>
        </w:rPr>
        <w:t xml:space="preserve"> have a diameter less than 10 </w:t>
      </w:r>
      <w:proofErr w:type="spellStart"/>
      <w:r w:rsidRPr="009B0448">
        <w:rPr>
          <w:rFonts w:ascii="Times New Roman" w:hAnsi="Times New Roman" w:cs="Times New Roman"/>
        </w:rPr>
        <w:t>μm</w:t>
      </w:r>
      <w:proofErr w:type="spellEnd"/>
      <w:r w:rsidRPr="009B0448">
        <w:rPr>
          <w:rFonts w:ascii="Times New Roman" w:hAnsi="Times New Roman" w:cs="Times New Roman"/>
        </w:rPr>
        <w:t>. Both PM</w:t>
      </w:r>
      <w:r w:rsidRPr="009B0448">
        <w:rPr>
          <w:rFonts w:ascii="Times New Roman" w:hAnsi="Times New Roman" w:cs="Times New Roman"/>
          <w:vertAlign w:val="subscript"/>
        </w:rPr>
        <w:t>2.5</w:t>
      </w:r>
      <w:r w:rsidRPr="009B0448">
        <w:rPr>
          <w:rFonts w:ascii="Times New Roman" w:hAnsi="Times New Roman" w:cs="Times New Roman"/>
        </w:rPr>
        <w:t xml:space="preserve"> and PM</w:t>
      </w:r>
      <w:r w:rsidRPr="009B0448">
        <w:rPr>
          <w:rFonts w:ascii="Times New Roman" w:hAnsi="Times New Roman" w:cs="Times New Roman"/>
          <w:vertAlign w:val="subscript"/>
        </w:rPr>
        <w:t>10</w:t>
      </w:r>
      <w:r w:rsidRPr="009B0448">
        <w:rPr>
          <w:rFonts w:ascii="Times New Roman" w:hAnsi="Times New Roman" w:cs="Times New Roman"/>
        </w:rPr>
        <w:t xml:space="preserve"> are known to be associated with adverse respiratory health outcomes, including pneumonia and lung disease.</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eX5TKNx2","properties":{"formattedCitation":"\\super 9\\uc0\\u8211{}11\\nosupersub{}","plainCitation":"9–11","noteIndex":0},"citationItems":[{"id":1154,"uris":["http://zotero.org/groups/4817000/items/7VXBSMIT"],"itemData":{"id":1154,"type":"article-journal","abstract":"Several epidemiological studies have suggested a link between air pollution and respiratory tract infections. The outbreak of coronavirus disease 2019 (COVID-19) poses a great threat to public health worldwide. However, some parts of the globe have been worse affected in terms of prevalence and deaths than others. The causes and conditions of such variations have yet to be explored. Although some studies indicated a possible correlation between air pollution and COVID-19 severity, there is yet insufficient data for a meaningful answer. This review summarizes the impact of air pollution on COVID-19 infections and severity and discusses the possible management strategies and challenges involved. The available literature investigating the correlation between air pollution and COVID-19 infections and mortality are included in the review. The studies reviewed here suggest that exposure to air pollution, particularly to PM2.5 and NO2 , is positively correlated with COVID-19 infections and mortality. Some data indicate that air pollution can play an important role in the airborne transmission of SARS-CoV-2. A high percentage of COVID-19 incidences has been reported in the most polluted areas, where patients needed hospital admission. The available data also show that both short-term and long-term air pollution may enhance COVID-19 severity. However, most of the studies that showed a link between air pollution and COVID-19 infections and mortality did not consider potential confounders during the correlation analysis. Therefore, more specific studies need to be performed focusing on some additional confounders such as individual age, population density, and pre-existing comorbidities to determine the impact of air pollution on COVID-19 infections and deaths. Integr Environ Assess Manag 2021;17:1114-1122. © 2021 SETAC.","container-title":"Integrated Environmental Assessment and Management","DOI":"10.1002/ieam.4435","ISSN":"1551-3793","issue":"6","journalAbbreviation":"Integr Environ Assess Manag","language":"eng","note":"PMID: 33913626\nPMCID: PMC8239695","page":"1114-1122","source":"PubMed","title":"Exposure to air pollution and COVID-19 severity: A review of current insights, management, and challenges","title-short":"Exposure to air pollution and COVID-19 severity","volume":"17","author":[{"family":"Ali","given":"Nurshad"},{"family":"Fariha","given":"Khandaker A."},{"family":"Islam","given":"Farjana"},{"family":"Mishu","given":"Moshiul A."},{"family":"Mohanto","given":"Nayan C."},{"family":"Hosen","given":"Mohammad J."},{"family":"Hossain","given":"Khaled"}],"issued":{"date-parts":[["2021",11]]}}},{"id":1399,"uris":["http://zotero.org/groups/4817000/items/DRYZECFZ"],"itemData":{"id":1399,"type":"article-journal","abstract":"Epidemiology has played an important role in the understanding of air pollution as a risk factor for respiratory disease and in the evidence base for air quality standards. With the widespread availability of genetic information and increasingly sophisticated measurements of molecular markers of adverse effects, there is a need for more specific and precise assessment of exposure to maximize the potential information to be derived from epidemiologic studies. Here advances in air pollution exposure assessment and their applications to studies of respiratory disease are reviewed, with a focus on recent studies of traffic-related air pollution and asthma. Although continuous measurements of personal exposures for all study subjects for a complete study period might be considered the desired \"gold standard\" for exposure, this is rarely, if ever, achieved due to feasibility constraints. Given this, exposure is typically estimated using models. Recent applications of geospatial (e.g., land use regression) models to studies of respiratory disease have made possible new study designs focused on spatial variability in exposure within urban areas and have provided new insights into the potential role of traffic-related air pollution (TRAP) as a risk factor for the development of childhood asthma. Substantial uncertainty remains, however, regarding what agent(s) within TRAP might be responsible for the observed associations. Future research will require increasing the specificity of exposure assessment to identify the potential roles of individual air pollution components, to elucidate potential mechanisms, and to facilitate studies of mixtures and gene-air pollution interactions.","container-title":"Proceedings of the American Thoracic Society","DOI":"10.1513/pats.200908-093RM","ISSN":"1943-5665","issue":"2","journalAbbreviation":"Proc Am Thorac Soc","language":"eng","note":"PMID: 20427581","page":"111-115","source":"PubMed","title":"How much, how long, what, and where: air pollution exposure assessment for epidemiologic studies of respiratory disease","title-short":"How much, how long, what, and where","volume":"7","author":[{"family":"Brauer","given":"Michael"}],"issued":{"date-parts":[["2010",5]]}}},{"id":1401,"uris":["http://zotero.org/groups/4817000/items/2KPE3LRQ"],"itemData":{"id":1401,"type":"article-journal","container-title":"Nature","DOI":"10.1038/nature15371","ISSN":"0028-0836, 1476-4687","issue":"7569","journalAbbreviation":"Nature","language":"en","page":"367-371","source":"DOI.org (Crossref)","title":"The contribution of outdoor air pollution sources to premature mortality on a global scale","volume":"525","author":[{"family":"Lelieveld","given":"J."},{"family":"Evans","given":"J. S."},{"family":"Fnais","given":"M."},{"family":"Giannadaki","given":"D."},{"family":"Pozzer","given":"A."}],"issued":{"date-parts":[["2015",9]]}}}],"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9–11</w:t>
      </w:r>
      <w:r w:rsidRPr="009B0448">
        <w:rPr>
          <w:rFonts w:ascii="Times New Roman" w:hAnsi="Times New Roman" w:cs="Times New Roman"/>
        </w:rPr>
        <w:fldChar w:fldCharType="end"/>
      </w:r>
      <w:r w:rsidRPr="009B0448">
        <w:rPr>
          <w:rFonts w:ascii="Times New Roman" w:hAnsi="Times New Roman" w:cs="Times New Roman"/>
        </w:rPr>
        <w:t xml:space="preserve"> Besides PM, gases like nitrogen oxides, ammonia, ozone, sulfur dioxides, and carbon monoxides also contribute to air pollution. Prolonged exposure to increased concentration of nitrogen dioxide has been linked to harmful and toxic effects on the respiratory system.</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f1KqyAWm","properties":{"formattedCitation":"\\super 9,11,12\\nosupersub{}","plainCitation":"9,11,12","noteIndex":0},"citationItems":[{"id":1154,"uris":["http://zotero.org/groups/4817000/items/7VXBSMIT"],"itemData":{"id":1154,"type":"article-journal","abstract":"Several epidemiological studies have suggested a link between air pollution and respiratory tract infections. The outbreak of coronavirus disease 2019 (COVID-19) poses a great threat to public health worldwide. However, some parts of the globe have been worse affected in terms of prevalence and deaths than others. The causes and conditions of such variations have yet to be explored. Although some studies indicated a possible correlation between air pollution and COVID-19 severity, there is yet insufficient data for a meaningful answer. This review summarizes the impact of air pollution on COVID-19 infections and severity and discusses the possible management strategies and challenges involved. The available literature investigating the correlation between air pollution and COVID-19 infections and mortality are included in the review. The studies reviewed here suggest that exposure to air pollution, particularly to PM2.5 and NO2 , is positively correlated with COVID-19 infections and mortality. Some data indicate that air pollution can play an important role in the airborne transmission of SARS-CoV-2. A high percentage of COVID-19 incidences has been reported in the most polluted areas, where patients needed hospital admission. The available data also show that both short-term and long-term air pollution may enhance COVID-19 severity. However, most of the studies that showed a link between air pollution and COVID-19 infections and mortality did not consider potential confounders during the correlation analysis. Therefore, more specific studies need to be performed focusing on some additional confounders such as individual age, population density, and pre-existing comorbidities to determine the impact of air pollution on COVID-19 infections and deaths. Integr Environ Assess Manag 2021;17:1114-1122. © 2021 SETAC.","container-title":"Integrated Environmental Assessment and Management","DOI":"10.1002/ieam.4435","ISSN":"1551-3793","issue":"6","journalAbbreviation":"Integr Environ Assess Manag","language":"eng","note":"PMID: 33913626\nPMCID: PMC8239695","page":"1114-1122","source":"PubMed","title":"Exposure to air pollution and COVID-19 severity: A review of current insights, management, and challenges","title-short":"Exposure to air pollution and COVID-19 severity","volume":"17","author":[{"family":"Ali","given":"Nurshad"},{"family":"Fariha","given":"Khandaker A."},{"family":"Islam","given":"Farjana"},{"family":"Mishu","given":"Moshiul A."},{"family":"Mohanto","given":"Nayan C."},{"family":"Hosen","given":"Mohammad J."},{"family":"Hossain","given":"Khaled"}],"issued":{"date-parts":[["2021",11]]}}},{"id":1401,"uris":["http://zotero.org/groups/4817000/items/2KPE3LRQ"],"itemData":{"id":1401,"type":"article-journal","container-title":"Nature","DOI":"10.1038/nature15371","ISSN":"0028-0836, 1476-4687","issue":"7569","journalAbbreviation":"Nature","language":"en","page":"367-371","source":"DOI.org (Crossref)","title":"The contribution of outdoor air pollution sources to premature mortality on a global scale","volume":"525","author":[{"family":"Lelieveld","given":"J."},{"family":"Evans","given":"J. S."},{"family":"Fnais","given":"M."},{"family":"Giannadaki","given":"D."},{"family":"Pozzer","given":"A."}],"issued":{"date-parts":[["2015",9]]}}},{"id":1402,"uris":["http://zotero.org/groups/4817000/items/DSDGFUTR"],"itemData":{"id":1402,"type":"article-journal","abstract":"In order to assess health effects in humans caused by environmental nitrogen dioxide (NO(2)) a systematic review of studies in humans was conducted. MEDLINE database was searched for epidemiological studies and experiments on adverse effects of NO(2) published between 2002 and 2006. The evidence with regard to NO(2) exposure limits was assessed using the Scottish Intercollegiate Guidelines Network (SIGN) grading system and the modified three star system. Of the 214 articles retrieved 112 fulfilled the inclusion criteria. There was limited evidence that short-term exposure to a 1-h mean value below 200 microg NO(2)/m(3) is associated with adverse health effects provided by only one study on mortality in patients with severe asthma (*2+). The effect remained after adjusting for other air pollutants. There was moderate evidence that short-term exposure below a 24-h mean value of 50 microg NO(2)/m(3) at monitor stations increases hospital admissions and mortality (**2+). Evidence was also moderate when the search was restricted to susceptible populations (children, adolescents, elderly, and asthmatics). There was moderate evidence that long-term exposure to an annual mean below 40 microg NO(2)/m(3) was associated with adverse health effects (respiratory symptoms/diseases, hospital admissions, mortality, and otitis media) provided by generally consistent findings in five well-conducted cohort and case-control studies with some shortcomings in the study quality (**2+). Evidence was also moderate when the search was restricted to studies in susceptible populations (children and adolescents) and for the combination with other air pollutants. The most frequent reasons for decreased study quality were potential misclassification of exposure and selection bias. None of the high-quality observational studies evaluated was informative for the key questions due to the choice of the dose parameter (e.g., 1-week mean) and exposure levels above the limit values. Inclusion of study designs unlisted in the SIGN grading system did not bring additional evidence regarding exposures below the current air quality limit values for NO(2). As several recent studies reported adverse health effects below the current exposure limits for NO(2) particularly among susceptible populations regarding long-term exposure further research is needed. Apart from high-quality epidemiological studies on causality and the interaction of NO(2) with other air pollutants there is a need for double-blinded randomized cross-over studies among susceptible populations for further evaluation of the short-term exposure limits.","container-title":"International Journal of Hygiene and Environmental Health","DOI":"10.1016/j.ijheh.2008.06.003","ISSN":"1618-131X","issue":"3","journalAbbreviation":"Int J Hyg Environ Health","language":"eng","note":"PMID: 18771952","page":"271-287","source":"PubMed","title":"Effects of nitrogen dioxide on human health: systematic review of experimental and epidemiological studies conducted between 2002 and 2006","title-short":"Effects of nitrogen dioxide on human health","volume":"212","author":[{"family":"Latza","given":"Ute"},{"family":"Gerdes","given":"Silke"},{"family":"Baur","given":"Xaver"}],"issued":{"date-parts":[["2009",5]]}}}],"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9,11,12</w:t>
      </w:r>
      <w:r w:rsidRPr="009B0448">
        <w:rPr>
          <w:rFonts w:ascii="Times New Roman" w:hAnsi="Times New Roman" w:cs="Times New Roman"/>
        </w:rPr>
        <w:fldChar w:fldCharType="end"/>
      </w:r>
      <w:r w:rsidRPr="009B0448">
        <w:rPr>
          <w:rFonts w:ascii="Times New Roman" w:hAnsi="Times New Roman" w:cs="Times New Roman"/>
        </w:rPr>
        <w:t xml:space="preserve"> Air pollution has also been widely shown to be associated with adverse cardiovascular health outcomes; exposure to high levels of PM</w:t>
      </w:r>
      <w:r w:rsidRPr="009B0448">
        <w:rPr>
          <w:rFonts w:ascii="Times New Roman" w:hAnsi="Times New Roman" w:cs="Times New Roman"/>
          <w:vertAlign w:val="subscript"/>
        </w:rPr>
        <w:t>2.5</w:t>
      </w:r>
      <w:r w:rsidRPr="009B0448">
        <w:rPr>
          <w:rFonts w:ascii="Times New Roman" w:hAnsi="Times New Roman" w:cs="Times New Roman"/>
        </w:rPr>
        <w:t xml:space="preserve"> is a particularly strong risk factor for morbidity and mortality due to hypertension, diabetes, atherosclerosis, myocardial infarction, stroke, coronary heart disease, and heart failure.</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kwOvWLcF","properties":{"formattedCitation":"\\super 13,14\\nosupersub{}","plainCitation":"13,14","noteIndex":0},"citationItems":[{"id":1749,"uris":["http://zotero.org/groups/4817000/items/PGLACRIL"],"itemData":{"id":1749,"type":"article-journal","abstract":"The available evidence on the effects of ambient air pollution on cardiovascular diseases (CVDs) has increased substantially. In this umbrella review, we summarized the current epidemiological evidence from systematic reviews and meta-analyses linking ambient air pollution and CVDs, with a focus on geographical differences and vulnerable subpopulations. We performed a search strategy through multiple databases including articles between 2010 and 31 January 2021. We performed a quality assessment and evaluated the strength of evidence. Of the 56 included reviews, the most studied outcomes were stroke (22 reviews), all-cause CVD mortality, and morbidity (19). The strongest evidence was found between higher short- and long-term ambient air pollution exposure and all-cause CVD mortality and morbidity, stroke, blood pressure, and ischemic heart diseases (IHD). Short-term exposures to particulate matter &lt;2.5 μm (PM2.5 ), &lt;10 μm (PM10 ), and nitrogen oxides (NOx ) were consistently associated with increased risks of hypertension and triggering of myocardial infarction (MI), and stroke (fatal and nonfatal). Long-term exposures of PM2.5 were largely associated with increased risk of atherosclerosis, incident MI, hypertension, and incident stroke and stroke mortality. Few reviews evaluated other CVD outcomes including arrhythmias, atrial fibrillation, or heart failure but they generally reported positive statistical associations. Stronger associations were found in Asian countries and vulnerable subpopulations, especially among the elderly, cardiac patients, and people with higher weight status. Consistent with experimental data, this comprehensive umbrella review found strong evidence that higher levels of ambient air pollution increase the risk of CVDs, especially all-cause CVD mortality, stroke, and IHD. These results emphasize the importance of reducing the alarming levels of air pollution across the globe, especially in Asia, and among vulnerable subpopulations.","container-title":"Journal of Internal Medicine","DOI":"10.1111/joim.13467","ISSN":"1365-2796","issue":"6","journalAbbreviation":"J Intern Med","language":"eng","note":"PMID: 35138681\nPMCID: PMC9310863","page":"779-800","source":"PubMed","title":"Ambient air pollution and cardiovascular diseases: An umbrella review of systematic reviews and meta-analyses","title-short":"Ambient air pollution and cardiovascular diseases","volume":"291","author":[{"family":"Bont","given":"Jeroen","non-dropping-particle":"de"},{"family":"Jaganathan","given":"Suganthi"},{"family":"Dahlquist","given":"Marcus"},{"family":"Persson","given":"Åsa"},{"family":"Stafoggia","given":"Massimo"},{"family":"Ljungman","given":"Petter"}],"issued":{"date-parts":[["2022",6]]}}},{"id":1752,"uris":["http://zotero.org/groups/4817000/items/N7QQFMJV"],"itemData":{"id":1752,"type":"article-journal","abstract":"Air pollution in the environment and in households is responsible worldwide for almost 9 million preventable premature deaths per year and almost 800,000 such deaths within Europe. Air pollution therefore shortens life expectancy worldwide by almost 3 years. Smoking, a proven cardiovascular risk factor, shortens the mean life expectancy by 2.2 years. Epidemiological studies have shown that air pollution from fine and coarse particulate matter is associated with increased cardiovascular morbidity and mortality. Responsible for this are mainly cardiovascular diseases, such as coronary heart disease, heart attack, heart failure, stroke, hypertension and also diabetes, which are mainly caused or aggravated by fine particulate matter. After inhalation fine particulate matter can reach the brain directly and also reach the bloodstream via a transition process. There, the particles are absorbed by the blood vessels where they stimulate the formation of reactive oxygen species (ROS) in the vascular wall. They therefore promote the formation of atherosclerotic changes and in this way increase the cardiovascular risks, especially an increase in chronic ischemic heart disease and stroke. Recent studies also reported that in coronavirus disease 2019 (COVID-19) patients a high degree of air pollution is correlated with severe disease courses with cardiovascular complications and pulmonary diseases. This necessitates preventive measures, such as lowering of the upper limits for air pollutants. Individual measures to mitigate the health consequences of fine particulate matter are also discussed.","container-title":"Herz","DOI":"10.1007/s00059-020-05016-9","ISSN":"1615-6692","issue":"2","journalAbbreviation":"Herz","language":"ger","note":"PMID: 33462701\nPMCID: PMC7812988","page":"120-128","source":"PubMed","title":"[Air pollution and cardiovascular diseases]","volume":"46","author":[{"family":"Münzel","given":"Thomas"},{"family":"Hahad","given":"Omar"},{"family":"Daiber","given":"Andreas"},{"family":"Lelieveld","given":"Jos"}],"issued":{"date-parts":[["2021",3]]}}}],"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13,14</w:t>
      </w:r>
      <w:r w:rsidRPr="009B0448">
        <w:rPr>
          <w:rFonts w:ascii="Times New Roman" w:hAnsi="Times New Roman" w:cs="Times New Roman"/>
        </w:rPr>
        <w:fldChar w:fldCharType="end"/>
      </w:r>
    </w:p>
    <w:p w14:paraId="5CA5D2D3" w14:textId="43226F23"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rPr>
        <w:t xml:space="preserve">Air pollution may exacerbate health outcomes of COVID-19. Several studies in the United States have suggested that long-term exposure to </w:t>
      </w:r>
      <w:r w:rsidR="00D7067A" w:rsidRPr="009B0448">
        <w:rPr>
          <w:rFonts w:ascii="Times New Roman" w:hAnsi="Times New Roman" w:cs="Times New Roman"/>
        </w:rPr>
        <w:t>PM</w:t>
      </w:r>
      <w:r w:rsidR="00D7067A" w:rsidRPr="009B0448">
        <w:rPr>
          <w:rFonts w:ascii="Times New Roman" w:hAnsi="Times New Roman" w:cs="Times New Roman"/>
          <w:vertAlign w:val="subscript"/>
        </w:rPr>
        <w:t>2.5</w:t>
      </w:r>
      <w:r w:rsidR="00D7067A" w:rsidRPr="009B0448">
        <w:rPr>
          <w:rFonts w:ascii="Times New Roman" w:hAnsi="Times New Roman" w:cs="Times New Roman"/>
        </w:rPr>
        <w:t xml:space="preserve"> </w:t>
      </w:r>
      <w:r w:rsidRPr="009B0448">
        <w:rPr>
          <w:rFonts w:ascii="Times New Roman" w:hAnsi="Times New Roman" w:cs="Times New Roman"/>
        </w:rPr>
        <w:t>is associated with COVID-19 infection,</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JnXeRqgB","properties":{"formattedCitation":"\\super 15\\nosupersub{}","plainCitation":"15","noteIndex":0},"citationItems":[{"id":1114,"uris":["http://zotero.org/groups/4817000/items/5D2WUF8A"],"itemData":{"id":1114,"type":"article-journal","abstract":"The coronavirus disease 2019 (COVID-19) has had a global impact that has been unevenly distributed among and even within countries. Multiple demographic and environmental factors have been associated with the risk of COVID-19 spread and fatality, including age, gender, ethnicity, poverty, and air quality among others. However, specific contributions of these factors are yet to be understood. Here, we attempted to explain the variability in infection, death, and fatality rates by understanding the contributions of a few selected factors. We compared the incidence of COVID-19 in New York State (NYS) counties during the first wave of infection and analyzed how different demographic and environmental variables associate with the variation observed across the counties. We observed that infection and death rates, two important COVID-19 metrics, to be highly correlated with both being highest in counties located near New York City, considered as one of the epicenters of the infection in the US. In contrast, disease fatality was found to be highest in a different set of counties despite registering a low infection rate. To investigate this apparent discrepancy, we divided the counties into three clusters based on COVID-19 infection, death, or fatality, and compared the differences in the demographic and environmental variables such as ethnicity, age, population density, poverty, temperature, and air quality in each of these clusters. Furthermore, a regression model built on this data reveals PM2.5 and distance from the epicenter are significant risk factors for infection, while disease fatality has a strong association with age and PM2.5. Our results demonstrate that for the NYS, demographic components distinctly associate with specific aspects of COVID-19 burden and also highlight the detrimental impact of poor air quality. These results could help design and direct location-specific control and mitigation strategies.","container-title":"The Science of the Total Environment","DOI":"10.1016/j.scitotenv.2021.150536","ISSN":"1879-1026","issue":"Pt 1","journalAbbreviation":"Sci Total Environ","language":"eng","note":"PMID: 34628294\nPMCID: PMC8461036","page":"150536","source":"PubMed","title":"COVID-19 in New York state: Effects of demographics and air quality on infection and fatality","title-short":"COVID-19 in New York state","volume":"807","author":[{"family":"Mondal","given":"Sumona"},{"family":"Chaipitakporn","given":"Chaya"},{"family":"Kumar","given":"Vijay"},{"family":"Wangler","given":"Bridget"},{"family":"Gurajala","given":"Supraja"},{"family":"Dhaniyala","given":"Suresh"},{"family":"Sur","given":"Shantanu"}],"issued":{"date-parts":[["2022",2,10]]}}}],"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15</w:t>
      </w:r>
      <w:r w:rsidRPr="009B0448">
        <w:rPr>
          <w:rFonts w:ascii="Times New Roman" w:hAnsi="Times New Roman" w:cs="Times New Roman"/>
        </w:rPr>
        <w:fldChar w:fldCharType="end"/>
      </w:r>
      <w:r w:rsidRPr="009B0448">
        <w:rPr>
          <w:rFonts w:ascii="Times New Roman" w:hAnsi="Times New Roman" w:cs="Times New Roman"/>
        </w:rPr>
        <w:t xml:space="preserve"> hospitalization,</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3tzZjaJf","properties":{"formattedCitation":"\\super 16,17\\nosupersub{}","plainCitation":"16,17","noteIndex":0},"citationItems":[{"id":1139,"uris":["http://zotero.org/groups/4817000/items/KGGPPC4V"],"itemData":{"id":1139,"type":"article-journal","abstract":"BACKGROUND: Ecologic analyses suggest that living in areas with higher levels of ambient fine particulate matter air pollution (PM2.5) is associated with higher risk of adverse COVID-19 outcomes. Studies accounting for individual-level health characteristics are lacking.\nMETHODS: We leveraged the breadth and depth of the US Department of Veterans Affairs national healthcare databases and built a national cohort of 169,102 COVID-19 positive United States Veterans, enrolled between March 2, 2020 and January 31, 2021, and followed them through February 15, 2021. Annual average 2018 PM2.5 exposure, at an approximately 1 km2 resolution, was linked with residential street address at the year prior to COVID-19 positive test. COVID-19 hospitalization was defined as first hospital admission between 7 days prior to, and 15 days after, the first COVID-19 positive date. Adjusted Poisson regression assessed the association of PM2.5 with risk of hospitalization.\nRESULTS: There were 25,422 (15.0%) hospitalizations; 5,448 (11.9%), 5,056 (13.0%), 7,159 (16.1%), and 7,759 (19.4%) were in the lowest to highest PM2.5 quartile, respectively. In models adjusted for State, demographic and behavioral factors, contextual characteristics, and characteristics of the pandemic a one interquartile range increase in PM2.5 (1.9 µg/m3) was associated with a 10% (95% CI: 8%-12%) increase in risk of hospitalization. The association of PM2.5 and risk of hospitalization among COVID-19 individuals was present in each wave of the pandemic. Models of non-linear exposure-response suggested increased risk at PM2.5 concentrations below the national standard 12 µg/m3. Formal effect modification analyses suggested higher risk of hospitalization associated with PM2.5 in Black people compared to White people (p = 0.045), and in those living in socioeconomically disadvantaged neighborhoods (p &lt; 0.001).\nCONCLUSIONS: Exposure to higher levels of PM2.5 was associated with increased risk of hospitalization among COVID-19 infected individuals. The risk was evident at PM2.5 levels below the regulatory standards. The analysis identified those of Black race and those living in disadvantaged neighborhoods as population groups that may be more susceptible to the untoward effect of PM2.5 on risk of hospitalization in the setting of COVID-19.","container-title":"Environment International","DOI":"10.1016/j.envint.2021.106564","ISSN":"1873-6750","journalAbbreviation":"Environ Int","language":"eng","note":"PMID: 33964723\nPMCID: PMC8040542","page":"106564","source":"PubMed","title":"Ambient fine particulate matter air pollution and the risk of hospitalization among COVID-19 positive individuals: Cohort study","title-short":"Ambient fine particulate matter air pollution and the risk of hospitalization among COVID-19 positive individuals","volume":"154","author":[{"family":"Bowe","given":"Benjamin"},{"family":"Xie","given":"Yan"},{"family":"Gibson","given":"Andrew K."},{"family":"Cai","given":"Miao"},{"family":"Donkelaar","given":"Aaron","non-dropping-particle":"van"},{"family":"Martin","given":"Randall V."},{"family":"Burnett","given":"Richard"},{"family":"Al-Aly","given":"Ziyad"}],"issued":{"date-parts":[["2021",9]]}}},{"id":1145,"uris":["http://zotero.org/groups/4817000/items/R46QAM7L"],"itemData":{"id":1145,"type":"article-journal","abstract":"BACKGROUND AND OBJECTIVE: Ecological studies have suggested an association between exposure to particulate matter ≤2.5 μm (PM2.5 ) and coronavirus disease 2019 (COVID-19) severity. However, these findings are yet to be validated in individual-level studies. We aimed to determine the association of long-term PM2.5 exposure with hospitalization among individual patients infected with severe acute respiratory syndrome coronavirus 2 (SARS-CoV-2).\nMETHODS: We estimated the 10-year (2009-2018) PM2.5 exposure at the residential zip code of COVID-19 patients diagnosed at the University of Cincinnati healthcare system between 13 March 2020 and 30 September 2020. Logistic regression was used to determine the odds ratio (OR) and 95% CI for COVID-19 hospitalizations associated with PM2.5 , adjusting for socioeconomic characteristics and comorbidities.\nRESULTS: Among the 14,783 COVID-19 patients included in our study, 13.6% were hospitalized; the geometric mean (SD) PM2.5 was 10.48 (1.12) μg/m3 . In adjusted analysis, 1 μg/m3 increase in 10-year annual average PM2.5 was associated with 18% higher hospitalization (OR: 1.18, 95% CI: 1.11-1.26). Likewise, 1 μg/m3 increase in PM2.5 estimated for the year 2018 was associated with 14% higher hospitalization (OR: 1.14, 95% CI: 1.08-1.21).\nCONCLUSION: Long-term PM2.5 exposure is associated with increased hospitalization in COVID-19. Therefore, more stringent COVID-19 prevention measures may be needed in areas with higher PM2.5 exposure to reduce the disease morbidity and healthcare burden.","container-title":"Respirology (Carlton, Vic.)","DOI":"10.1111/resp.14140","ISSN":"1440-1843","issue":"12","journalAbbreviation":"Respirology","language":"eng","note":"PMID: 34459069\nPMCID: PMC8662216","page":"1181-1187","source":"PubMed","title":"Air pollution and the pandemic: Long-term PM2.5 exposure and disease severity in COVID-19 patients","title-short":"Air pollution and the pandemic","volume":"26","author":[{"family":"Mendy","given":"Angelico"},{"family":"Wu","given":"Xiao"},{"family":"Keller","given":"Jason L."},{"family":"Fassler","given":"Cecily S."},{"family":"Apewokin","given":"Senu"},{"family":"Mersha","given":"Tesfaye B."},{"family":"Xie","given":"Changchun"},{"family":"Pinney","given":"Susan M."}],"issued":{"date-parts":[["2021",12]]}}}],"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16,17</w:t>
      </w:r>
      <w:r w:rsidRPr="009B0448">
        <w:rPr>
          <w:rFonts w:ascii="Times New Roman" w:hAnsi="Times New Roman" w:cs="Times New Roman"/>
        </w:rPr>
        <w:fldChar w:fldCharType="end"/>
      </w:r>
      <w:r w:rsidRPr="009B0448">
        <w:rPr>
          <w:rFonts w:ascii="Times New Roman" w:hAnsi="Times New Roman" w:cs="Times New Roman"/>
        </w:rPr>
        <w:t xml:space="preserve"> mortality,</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Un64CXBV","properties":{"formattedCitation":"\\super 15\\nosupersub{}","plainCitation":"15","noteIndex":0},"citationItems":[{"id":1114,"uris":["http://zotero.org/groups/4817000/items/5D2WUF8A"],"itemData":{"id":1114,"type":"article-journal","abstract":"The coronavirus disease 2019 (COVID-19) has had a global impact that has been unevenly distributed among and even within countries. Multiple demographic and environmental factors have been associated with the risk of COVID-19 spread and fatality, including age, gender, ethnicity, poverty, and air quality among others. However, specific contributions of these factors are yet to be understood. Here, we attempted to explain the variability in infection, death, and fatality rates by understanding the contributions of a few selected factors. We compared the incidence of COVID-19 in New York State (NYS) counties during the first wave of infection and analyzed how different demographic and environmental variables associate with the variation observed across the counties. We observed that infection and death rates, two important COVID-19 metrics, to be highly correlated with both being highest in counties located near New York City, considered as one of the epicenters of the infection in the US. In contrast, disease fatality was found to be highest in a different set of counties despite registering a low infection rate. To investigate this apparent discrepancy, we divided the counties into three clusters based on COVID-19 infection, death, or fatality, and compared the differences in the demographic and environmental variables such as ethnicity, age, population density, poverty, temperature, and air quality in each of these clusters. Furthermore, a regression model built on this data reveals PM2.5 and distance from the epicenter are significant risk factors for infection, while disease fatality has a strong association with age and PM2.5. Our results demonstrate that for the NYS, demographic components distinctly associate with specific aspects of COVID-19 burden and also highlight the detrimental impact of poor air quality. These results could help design and direct location-specific control and mitigation strategies.","container-title":"The Science of the Total Environment","DOI":"10.1016/j.scitotenv.2021.150536","ISSN":"1879-1026","issue":"Pt 1","journalAbbreviation":"Sci Total Environ","language":"eng","note":"PMID: 34628294\nPMCID: PMC8461036","page":"150536","source":"PubMed","title":"COVID-19 in New York state: Effects of demographics and air quality on infection and fatality","title-short":"COVID-19 in New York state","volume":"807","author":[{"family":"Mondal","given":"Sumona"},{"family":"Chaipitakporn","given":"Chaya"},{"family":"Kumar","given":"Vijay"},{"family":"Wangler","given":"Bridget"},{"family":"Gurajala","given":"Supraja"},{"family":"Dhaniyala","given":"Suresh"},{"family":"Sur","given":"Shantanu"}],"issued":{"date-parts":[["2022",2,10]]}}}],"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15</w:t>
      </w:r>
      <w:r w:rsidRPr="009B0448">
        <w:rPr>
          <w:rFonts w:ascii="Times New Roman" w:hAnsi="Times New Roman" w:cs="Times New Roman"/>
        </w:rPr>
        <w:fldChar w:fldCharType="end"/>
      </w:r>
      <w:r w:rsidRPr="009B0448">
        <w:rPr>
          <w:rFonts w:ascii="Times New Roman" w:hAnsi="Times New Roman" w:cs="Times New Roman"/>
        </w:rPr>
        <w:t xml:space="preserve"> and fatality</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OMyCHMha","properties":{"formattedCitation":"\\super 15\\nosupersub{}","plainCitation":"15","noteIndex":0},"citationItems":[{"id":1114,"uris":["http://zotero.org/groups/4817000/items/5D2WUF8A"],"itemData":{"id":1114,"type":"article-journal","abstract":"The coronavirus disease 2019 (COVID-19) has had a global impact that has been unevenly distributed among and even within countries. Multiple demographic and environmental factors have been associated with the risk of COVID-19 spread and fatality, including age, gender, ethnicity, poverty, and air quality among others. However, specific contributions of these factors are yet to be understood. Here, we attempted to explain the variability in infection, death, and fatality rates by understanding the contributions of a few selected factors. We compared the incidence of COVID-19 in New York State (NYS) counties during the first wave of infection and analyzed how different demographic and environmental variables associate with the variation observed across the counties. We observed that infection and death rates, two important COVID-19 metrics, to be highly correlated with both being highest in counties located near New York City, considered as one of the epicenters of the infection in the US. In contrast, disease fatality was found to be highest in a different set of counties despite registering a low infection rate. To investigate this apparent discrepancy, we divided the counties into three clusters based on COVID-19 infection, death, or fatality, and compared the differences in the demographic and environmental variables such as ethnicity, age, population density, poverty, temperature, and air quality in each of these clusters. Furthermore, a regression model built on this data reveals PM2.5 and distance from the epicenter are significant risk factors for infection, while disease fatality has a strong association with age and PM2.5. Our results demonstrate that for the NYS, demographic components distinctly associate with specific aspects of COVID-19 burden and also highlight the detrimental impact of poor air quality. These results could help design and direct location-specific control and mitigation strategies.","container-title":"The Science of the Total Environment","DOI":"10.1016/j.scitotenv.2021.150536","ISSN":"1879-1026","issue":"Pt 1","journalAbbreviation":"Sci Total Environ","language":"eng","note":"PMID: 34628294\nPMCID: PMC8461036","page":"150536","source":"PubMed","title":"COVID-19 in New York state: Effects of demographics and air quality on infection and fatality","title-short":"COVID-19 in New York state","volume":"807","author":[{"family":"Mondal","given":"Sumona"},{"family":"Chaipitakporn","given":"Chaya"},{"family":"Kumar","given":"Vijay"},{"family":"Wangler","given":"Bridget"},{"family":"Gurajala","given":"Supraja"},{"family":"Dhaniyala","given":"Suresh"},{"family":"Sur","given":"Shantanu"}],"issued":{"date-parts":[["2022",2,10]]}}}],"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15</w:t>
      </w:r>
      <w:r w:rsidRPr="009B0448">
        <w:rPr>
          <w:rFonts w:ascii="Times New Roman" w:hAnsi="Times New Roman" w:cs="Times New Roman"/>
        </w:rPr>
        <w:fldChar w:fldCharType="end"/>
      </w:r>
      <w:r w:rsidRPr="009B0448">
        <w:rPr>
          <w:rFonts w:ascii="Times New Roman" w:hAnsi="Times New Roman" w:cs="Times New Roman"/>
        </w:rPr>
        <w:t xml:space="preserve">; in addition, another US-based study found that long-term and short-term </w:t>
      </w:r>
      <w:r w:rsidR="00D7067A" w:rsidRPr="009B0448">
        <w:rPr>
          <w:rFonts w:ascii="Times New Roman" w:hAnsi="Times New Roman" w:cs="Times New Roman"/>
        </w:rPr>
        <w:t>PM</w:t>
      </w:r>
      <w:r w:rsidR="00D7067A" w:rsidRPr="009B0448">
        <w:rPr>
          <w:rFonts w:ascii="Times New Roman" w:hAnsi="Times New Roman" w:cs="Times New Roman"/>
          <w:vertAlign w:val="subscript"/>
        </w:rPr>
        <w:t>2.5</w:t>
      </w:r>
      <w:r w:rsidR="00D7067A" w:rsidRPr="009B0448">
        <w:rPr>
          <w:rFonts w:ascii="Times New Roman" w:hAnsi="Times New Roman" w:cs="Times New Roman"/>
        </w:rPr>
        <w:t xml:space="preserve"> </w:t>
      </w:r>
      <w:r w:rsidRPr="009B0448">
        <w:rPr>
          <w:rFonts w:ascii="Times New Roman" w:hAnsi="Times New Roman" w:cs="Times New Roman"/>
        </w:rPr>
        <w:t xml:space="preserve"> and NO</w:t>
      </w:r>
      <w:r w:rsidRPr="009B0448">
        <w:rPr>
          <w:rFonts w:ascii="Times New Roman" w:hAnsi="Times New Roman" w:cs="Times New Roman"/>
          <w:vertAlign w:val="subscript"/>
        </w:rPr>
        <w:t>2</w:t>
      </w:r>
      <w:r w:rsidRPr="009B0448">
        <w:rPr>
          <w:rFonts w:ascii="Times New Roman" w:hAnsi="Times New Roman" w:cs="Times New Roman"/>
        </w:rPr>
        <w:t xml:space="preserve"> exposure was associated with higher COVID-19 incidence.</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pl7r2kwU","properties":{"formattedCitation":"\\super 18\\nosupersub{}","plainCitation":"18","noteIndex":0},"citationItems":[{"id":1123,"uris":["http://zotero.org/groups/4817000/items/A4QRA5US"],"itemData":{"id":1123,"type":"article-journal","abstract":"BACKGROUND: Air pollution exposure may make people more vulnerable to COVID-19 infection. However, previous studies in this area mostly focused on infection before May 2020 and long-term exposure.\nOBJECTIVE: To assess both long-term and short-term exposure to air pollution and COVID-19 incidence across four case surges from 03/1/2020 to 02/28/2021.\nMETHODS: The cohort included 4.6 million members from a large integrated health care system in southern California with comprehensive electronic medical records (EMR). COVID-19 cases were identified from EMR. Incidence of COVID-19 was computed at the census tract-level among members. Prior 1-month and 1-year averaged air pollutant levels (PM2.5, NO2, and O3) at the census tract-level were estimated based on hourly and daily air quality data. Data analyses were conducted by each wave: 3/1/2020-5/31/2020, 6/1/202-9/30/2020, 10/1/2020-12/31/2020, and 1/1/2021-2/28/2021 and pooled across waves using meta-analysis. Generalized linear mixed effects models with Poisson distribution and spatial autocorrelation were used with adjustment for meteorological factors and census tract-level social and health characteristics. Results were expressed as relative risk (RR) per 1 standard deviation.\nRESULTS: The cohort included 446,440 COVID-19 cases covering 4609 census tracts. The pooled RRs (95% CI) of COVID-19 incidence associated with 1-year exposures to PM2.5, NO2, and O3 were 1.11 (1.04, 1.18) per 2.3 μg/m3,1.09 (1.02, 1.17) per 3.2 ppb, and 1.06 (1.00, 1.12) per 5.5 ppb respectively. The corresponding RRs (95% CI) associated with prior 1-month exposures were 1.11 (1.03, 1.20) per 5.2 μg/m3 for PM2.5, 1.09 (1.01, 1.17) per 6.0 ppb for NO2 and 0.96 (0.85, 1.08) per 12.0 ppb for O3.\nCONCLUSION: Long-term PM2.5 and NO2 exposures were associated with increased risk of COVID-19 incidence across all case surges before February 2021. Short-term PM2.5 and NO2 exposures were also associated. Our findings suggest that air pollution may play a role in increasing the risk of COVID-19 infection.","container-title":"Environmental Research","DOI":"10.1016/j.envres.2022.112758","ISSN":"1096-0953","journalAbbreviation":"Environ Res","language":"eng","note":"PMID: 35063430\nPMCID: PMC8767981","page":"112758","source":"PubMed","title":"Ambient air pollution and COVID-19 incidence during four 2020-2021 case surges","volume":"208","author":[{"family":"Sidell","given":"Margo A."},{"family":"Chen","given":"Zhanghua"},{"family":"Huang","given":"Brian Z."},{"family":"Chow","given":"Ting"},{"family":"Eckel","given":"Sandrah P."},{"family":"Martinez","given":"Mayra P."},{"family":"Lurmann","given":"Fred"},{"family":"Thomas","given":"Duncan C."},{"family":"Gilliland","given":"Frank D."},{"family":"Xiang","given":"Anny H."}],"issued":{"date-parts":[["2022",5,15]]}}}],"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18</w:t>
      </w:r>
      <w:r w:rsidRPr="009B0448">
        <w:rPr>
          <w:rFonts w:ascii="Times New Roman" w:hAnsi="Times New Roman" w:cs="Times New Roman"/>
        </w:rPr>
        <w:fldChar w:fldCharType="end"/>
      </w:r>
      <w:r w:rsidRPr="009B0448">
        <w:rPr>
          <w:rFonts w:ascii="Times New Roman" w:hAnsi="Times New Roman" w:cs="Times New Roman"/>
        </w:rPr>
        <w:t xml:space="preserve"> Exposure to air pollution has negatively impacted the COVID-19 pandemic outside of the United States as well. Daily increases in air pollution have been positively correlated with COVID-19 mortality in Chile,</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gcD2RMwW","properties":{"formattedCitation":"\\super 19\\nosupersub{}","plainCitation":"19","noteIndex":0},"citationItems":[{"id":1127,"uris":["http://zotero.org/groups/4817000/items/WN7V5J7N"],"itemData":{"id":1127,"type":"article-journal","abstract":"BACKGROUND: Exposure to ambient air pollution is a risk factor for morbidity and mortality from lung and heart disease.\nRESEARCH QUESTION: Does short term exposure to ambient air pollution influence COVID-19 related mortality?\nSTUDY DESIGN AND METHODOLOGY: Using time series analyses we tested the association between daily changes in air pollution measured by stationary monitors in and around Santiago, Chile and deaths from laboratory confirmed or suspected COVID-19 between March 16 and August 31, 2020. Results were adjusted for temporal trends, temperature and humidity, and stratified by age and sex.\nRESULTS: There were 10,069 COVID-19 related deaths of which 7659 were laboratory confirmed. Using distributed lags, the cumulative relative risk (RR) (95% CI) of mortality for an interquartile range (IQR) increase in CO, NO2 and PM2.5 were 1.061 (1.033-1.089), 1.067 (1.023-1.103) and 1.058 (1.034-1.082), respectively There were no significant differences in RR by sex.. In those at least 85 years old, an IQR increase in NO2 was associated with a 12.7% (95% CI 4.2-22.2) increase in daily mortality.\nCONCLUSION: This study provides evidence that daily increases in air pollution increase the risk of dying from COVID-19, especially in the elderly.","container-title":"Environmental Research","DOI":"10.1016/j.envres.2021.111284","ISSN":"1096-0953","journalAbbreviation":"Environ Res","language":"eng","note":"PMID: 33971125\nPMCID: PMC8547777","page":"111284","source":"PubMed","title":"The association between air pollution and COVID-19 related mortality in Santiago, Chile: A daily time series analysis","title-short":"The association between air pollution and COVID-19 related mortality in Santiago, Chile","volume":"198","author":[{"family":"Dales","given":"Robert"},{"family":"Blanco-Vidal","given":"Claudia"},{"family":"Romero-Meza","given":"Rafael"},{"family":"Schoen","given":"Stephanie"},{"family":"Lukina","given":"Anna"},{"family":"Cakmak","given":"Sabit"}],"issued":{"date-parts":[["2021",7]]}}}],"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19</w:t>
      </w:r>
      <w:r w:rsidRPr="009B0448">
        <w:rPr>
          <w:rFonts w:ascii="Times New Roman" w:hAnsi="Times New Roman" w:cs="Times New Roman"/>
        </w:rPr>
        <w:fldChar w:fldCharType="end"/>
      </w:r>
      <w:r w:rsidRPr="009B0448">
        <w:rPr>
          <w:rFonts w:ascii="Times New Roman" w:hAnsi="Times New Roman" w:cs="Times New Roman"/>
        </w:rPr>
        <w:t xml:space="preserve"> </w:t>
      </w:r>
      <w:r w:rsidR="00D7067A" w:rsidRPr="009B0448">
        <w:rPr>
          <w:rFonts w:ascii="Times New Roman" w:hAnsi="Times New Roman" w:cs="Times New Roman"/>
        </w:rPr>
        <w:t>PM</w:t>
      </w:r>
      <w:r w:rsidR="00D7067A" w:rsidRPr="009B0448">
        <w:rPr>
          <w:rFonts w:ascii="Times New Roman" w:hAnsi="Times New Roman" w:cs="Times New Roman"/>
          <w:vertAlign w:val="subscript"/>
        </w:rPr>
        <w:t>2.5</w:t>
      </w:r>
      <w:r w:rsidR="00D7067A" w:rsidRPr="009B0448">
        <w:rPr>
          <w:rFonts w:ascii="Times New Roman" w:hAnsi="Times New Roman" w:cs="Times New Roman"/>
        </w:rPr>
        <w:t xml:space="preserve">  and NO</w:t>
      </w:r>
      <w:r w:rsidR="00D7067A" w:rsidRPr="009B0448">
        <w:rPr>
          <w:rFonts w:ascii="Times New Roman" w:hAnsi="Times New Roman" w:cs="Times New Roman"/>
          <w:vertAlign w:val="subscript"/>
        </w:rPr>
        <w:t>2</w:t>
      </w:r>
      <w:r w:rsidR="00D7067A" w:rsidRPr="009B0448">
        <w:rPr>
          <w:rFonts w:ascii="Times New Roman" w:hAnsi="Times New Roman" w:cs="Times New Roman"/>
        </w:rPr>
        <w:t xml:space="preserve"> </w:t>
      </w:r>
      <w:r w:rsidRPr="009B0448">
        <w:rPr>
          <w:rFonts w:ascii="Times New Roman" w:hAnsi="Times New Roman" w:cs="Times New Roman"/>
        </w:rPr>
        <w:t>exposure have been linked to COVID-19 incidence in China,</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XnWLq5n5","properties":{"formattedCitation":"\\super 20\\nosupersub{}","plainCitation":"20","noteIndex":0},"citationItems":[{"id":1124,"uris":["http://zotero.org/groups/4817000/items/4PXQUZWS"],"itemData":{"id":1124,"type":"article-journal","abstract":"OBJECTIVES: Although COVID-19 is known to be caused by human-to-human transmission, it remains largely unclear whether ambient air pollutants and meteorological parameters could promote its transmission.\nMETHODS: A retrospective study was conducted to study whether air quality index (AQI), four ambient air pollutants (PM2.5, PM10, NO2 and CO) and five meteorological variables (daily temperature, highest temperature, lowest temperature, temperature difference and sunshine duration) could increase COVID-19 incidence in Wuhan and XiaoGan between Jan 26th to Feb 29th in 2020.\nRESULTS: First, a significant correlation was found between COVID-19 incidence and AQI in both Wuhan (R2=0.13, p&lt;0.05) and XiaoGan (R2=0.223, p&lt;0.01). Specifically, among four pollutants, COVID-19 incidence was prominently correlated with PM2.5 and NO2 in both cities. In Wuhan, the tightest correlation was observed between NO2 and COVID-19 incidence (R2=0.329, p&lt;0.01). In XiaoGan, in addition to the PM2.5 (R2=0.117, p&lt;0.01) and NO2 (R2=0.015, p&lt;0.05), a notable correlation was also observed between the PM10 and COVID-19 incidence (R2=0.105, p&lt;0.05). Moreover, temperature is the only meteorological parameter that constantly correlated well with COVID-19 incidence in both Wuhan and XiaoGan, but in an inverse correlation (p&lt;0.05).\nCONCLUSIONS: AQI, PM2.5, NO2, and temperature are four variables that could promote the sustained transmission of COVID-19.","container-title":"International journal of infectious diseases: IJID: official publication of the International Society for Infectious Diseases","DOI":"10.1016/j.ijid.2020.05.076","ISSN":"1878-3511","journalAbbreviation":"Int J Infect Dis","language":"eng","note":"PMID: 32502664\nPMCID: PMC7266595","page":"278-282","source":"PubMed","title":"Air pollution and temperature are associated with increased COVID-19 incidence: A time series study","title-short":"Air pollution and temperature are associated with increased COVID-19 incidence","volume":"97","author":[{"family":"Li","given":"He"},{"family":"Xu","given":"Xiao-Long"},{"family":"Dai","given":"Da-Wei"},{"family":"Huang","given":"Zhen-Yu"},{"family":"Ma","given":"Zhuang"},{"family":"Guan","given":"Yan-Jun"}],"issued":{"date-parts":[["2020",8]]}}}],"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20</w:t>
      </w:r>
      <w:r w:rsidRPr="009B0448">
        <w:rPr>
          <w:rFonts w:ascii="Times New Roman" w:hAnsi="Times New Roman" w:cs="Times New Roman"/>
        </w:rPr>
        <w:fldChar w:fldCharType="end"/>
      </w:r>
      <w:r w:rsidRPr="009B0448">
        <w:rPr>
          <w:rFonts w:ascii="Times New Roman" w:hAnsi="Times New Roman" w:cs="Times New Roman"/>
        </w:rPr>
        <w:t xml:space="preserve"> </w:t>
      </w:r>
      <w:r w:rsidR="00D7067A" w:rsidRPr="009B0448">
        <w:rPr>
          <w:rFonts w:ascii="Times New Roman" w:hAnsi="Times New Roman" w:cs="Times New Roman"/>
        </w:rPr>
        <w:t>PM</w:t>
      </w:r>
      <w:r w:rsidR="00D7067A" w:rsidRPr="009B0448">
        <w:rPr>
          <w:rFonts w:ascii="Times New Roman" w:hAnsi="Times New Roman" w:cs="Times New Roman"/>
          <w:vertAlign w:val="subscript"/>
        </w:rPr>
        <w:t>2.5</w:t>
      </w:r>
      <w:r w:rsidR="00D7067A" w:rsidRPr="009B0448">
        <w:rPr>
          <w:rFonts w:ascii="Times New Roman" w:hAnsi="Times New Roman" w:cs="Times New Roman"/>
        </w:rPr>
        <w:t xml:space="preserve">  </w:t>
      </w:r>
      <w:r w:rsidRPr="009B0448">
        <w:rPr>
          <w:rFonts w:ascii="Times New Roman" w:hAnsi="Times New Roman" w:cs="Times New Roman"/>
        </w:rPr>
        <w:t>and PM</w:t>
      </w:r>
      <w:r w:rsidRPr="009B0448">
        <w:rPr>
          <w:rFonts w:ascii="Times New Roman" w:hAnsi="Times New Roman" w:cs="Times New Roman"/>
          <w:vertAlign w:val="subscript"/>
        </w:rPr>
        <w:t>10</w:t>
      </w:r>
      <w:r w:rsidRPr="009B0448">
        <w:rPr>
          <w:rFonts w:ascii="Times New Roman" w:hAnsi="Times New Roman" w:cs="Times New Roman"/>
        </w:rPr>
        <w:t xml:space="preserve"> exposure have been positively associated with COVID-19 incidence and mortality in Germany,</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c7aNaEY1","properties":{"formattedCitation":"\\super 21\\nosupersub{}","plainCitation":"21","noteIndex":0},"citationItems":[{"id":1131,"uris":["http://zotero.org/groups/4817000/items/QQBF32HP"],"itemData":{"id":1131,"type":"article-journal","abstract":"BACKGROUND: COVID-19 is a lung disease, and there is medical evidence that air pollution is one of the external causes of lung diseases. Fine particulate matter is one of the air pollutants that damages pulmonary tissue. The combination of the coronavirus and fine particulate matter air pollution may exacerbate the coronavirus' effect on human health.\nRESEARCH QUESTION: This paper considers whether the long-term concentration of fine particulate matter of different sizes changes the number of detected coronavirus infections and the number of COVID-19 fatalities in Germany.\nSTUDY DESIGN: Data from 400 German counties for fine particulate air pollution from 2002 to 2020 are used to measure the long-term impact of air pollution. Kriging interpolation is applied to complement data gaps. With an ecological study, the correlation between average particulate matter air pollution and COVID-19 cases, as well as fatalities, are estimated with OLS regressions. Thereby, socioeconomic and demographic covariates are included.\nMAIN FINDINGS: An increase in the average long-term air pollution of 1 μg/m3 particulate matter PM2.5 is correlated with 199.46 (SD = 29.66) more COVID-19 cases per 100,000 inhabitants in Germany. For PM10 the respective increase is 52.38 (SD = 12.99) more cases per 100,000 inhabitants. The number of COVID-19 deaths were also positively correlated with PM2.5 and PM10 (6.18, SD = 1.44, respectively 2.11, SD = 0.71, additional COVID-19 deaths per 100,000 inhabitants).\nCONCLUSION: Long-term fine particulate air pollution is suspected as causing higher numbers of COVID-19 cases. Higher long-term air pollution may even increase COVID-19 death rates. We find that the results of the correlation analysis without controls are retained in a regression analysis with controls for relevant confounding factors. Nevertheless, additional epidemiological investigations are required to test the causality of particulate matter air pollution for COVID-19 cases and the severity.","container-title":"Environmental Research","DOI":"10.1016/j.envres.2021.111948","ISSN":"1096-0953","issue":"Pt A","journalAbbreviation":"Environ Res","language":"eng","note":"PMID: 34464613\nPMCID: PMC8400616","page":"111948","source":"PubMed","title":"Long-term exposure to fine particulate matter air pollution: An ecological study of its effect on COVID-19 cases and fatality in Germany","title-short":"Long-term exposure to fine particulate matter air pollution","volume":"204","author":[{"family":"Prinz","given":"Aloys L."},{"family":"Richter","given":"David J."}],"issued":{"date-parts":[["2022",3]]}}}],"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21</w:t>
      </w:r>
      <w:r w:rsidRPr="009B0448">
        <w:rPr>
          <w:rFonts w:ascii="Times New Roman" w:hAnsi="Times New Roman" w:cs="Times New Roman"/>
        </w:rPr>
        <w:fldChar w:fldCharType="end"/>
      </w:r>
      <w:r w:rsidRPr="009B0448">
        <w:rPr>
          <w:rFonts w:ascii="Times New Roman" w:hAnsi="Times New Roman" w:cs="Times New Roman"/>
        </w:rPr>
        <w:t xml:space="preserve"> and PM</w:t>
      </w:r>
      <w:r w:rsidRPr="009B0448">
        <w:rPr>
          <w:rFonts w:ascii="Times New Roman" w:hAnsi="Times New Roman" w:cs="Times New Roman"/>
          <w:vertAlign w:val="subscript"/>
        </w:rPr>
        <w:t>2.5</w:t>
      </w:r>
      <w:r w:rsidRPr="009B0448">
        <w:rPr>
          <w:rFonts w:ascii="Times New Roman" w:hAnsi="Times New Roman" w:cs="Times New Roman"/>
        </w:rPr>
        <w:t>, PM</w:t>
      </w:r>
      <w:r w:rsidRPr="009B0448">
        <w:rPr>
          <w:rFonts w:ascii="Times New Roman" w:hAnsi="Times New Roman" w:cs="Times New Roman"/>
          <w:vertAlign w:val="subscript"/>
        </w:rPr>
        <w:t>10</w:t>
      </w:r>
      <w:r w:rsidRPr="009B0448">
        <w:rPr>
          <w:rFonts w:ascii="Times New Roman" w:hAnsi="Times New Roman" w:cs="Times New Roman"/>
        </w:rPr>
        <w:t>, and NO</w:t>
      </w:r>
      <w:r w:rsidRPr="009B0448">
        <w:rPr>
          <w:rFonts w:ascii="Times New Roman" w:hAnsi="Times New Roman" w:cs="Times New Roman"/>
          <w:vertAlign w:val="subscript"/>
        </w:rPr>
        <w:t>2</w:t>
      </w:r>
      <w:r w:rsidRPr="009B0448">
        <w:rPr>
          <w:rFonts w:ascii="Times New Roman" w:hAnsi="Times New Roman" w:cs="Times New Roman"/>
        </w:rPr>
        <w:t xml:space="preserve"> exposure were positively associated with COVID-19 incidence in India.</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rm2lSG0y","properties":{"formattedCitation":"\\super 22\\nosupersub{}","plainCitation":"22","noteIndex":0},"citationItems":[{"id":1125,"uris":["http://zotero.org/groups/4817000/items/GU6YMQW9"],"itemData":{"id":1125,"type":"article-journal","abstract":"Severe acute respiratory syndrome coronavirus 2 (SARS-CoV-2) disease represents the causative agent with a potentially fatal risk which is having great global human health concern. Earlier studies suggested that air pollutants and meteorological factors were considered as the risk factors for acute respiratory infection, which carries harmful pathogens and affects the immunity. The study intended to explore the correlation between air pollutants, meteorological factors, and the daily reported infected cases caused by novel coronavirus in India. The daily positive infected cases, concentrations of air pollutants, and meteorological factors in 288 districts were collected from January 30, 2020, to April 23, 2020, in India. Spearman's correlation and generalized additive model (GAM) were applied to investigate the correlations of four air pollutants (PM2.5, PM10, NO2, and SO2) and eight meteorological factors (Temp, DTR, RH, AH, AP, RF, WS, and WD) with COVID-19-infected cases. The study indicated that a 10 μg/m3 increase during (Lag0-14) in PM2.5, PM10, and NO2 resulted in 2.21% (95%CI: 1.13 to 3.29), 2.67% (95% CI: 0.33 to 5.01), and 4.56 (95% CI: 2.22 to 6.90) increase in daily counts of Coronavirus Disease 2019 (COVID 19)-infected cases respectively. However, only 1 unit increase in meteorological factor levels in case of daily mean temperature and DTR during (Lag0-14) associated with 3.78% (95%CI: 1.81 to 5.75) and 1.82% (95% CI: -1.74 to 5.38) rise of COVID-19-infected cases respectively. In addition, SO2 and relative humidity were negatively associated with COVID-19-infected cases at Lag0-14 with decrease of 7.23% (95% CI: -10.99 to -3.47) and 1.11% (95% CI: -3.45 to 1.23) for SO2 and for relative humidity respectively. The study recommended that there are significant correlations between air pollutants and meteorological factors with COVID-19-infected cases, which substantially explain the effect of national lockdown and suggested positive implications for control and prevention of the spread of SARS-CoV-2 disease.","container-title":"Environmental Science and Pollution Research International","DOI":"10.1007/s11356-021-12709-z","ISSN":"1614-7499","issue":"30","journalAbbreviation":"Environ Sci Pollut Res Int","language":"eng","note":"PMID: 33638789\nPMCID: PMC7912974","page":"40474-40495","source":"PubMed","title":"Significance between air pollutants, meteorological factors, and COVID-19 infections: probable evidences in India","title-short":"Significance between air pollutants, meteorological factors, and COVID-19 infections","volume":"28","author":[{"family":"Sahoo","given":"Mrunmayee Manjari"}],"issued":{"date-parts":[["2021",8]]}}}],"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22</w:t>
      </w:r>
      <w:r w:rsidRPr="009B0448">
        <w:rPr>
          <w:rFonts w:ascii="Times New Roman" w:hAnsi="Times New Roman" w:cs="Times New Roman"/>
        </w:rPr>
        <w:fldChar w:fldCharType="end"/>
      </w:r>
    </w:p>
    <w:p w14:paraId="6095CCAE" w14:textId="77777777"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rPr>
        <w:t>Air pollution may have negative impacts during pregnancy as well. Previous studies have suggested that PM</w:t>
      </w:r>
      <w:r w:rsidRPr="009B0448">
        <w:rPr>
          <w:rFonts w:ascii="Times New Roman" w:hAnsi="Times New Roman" w:cs="Times New Roman"/>
          <w:vertAlign w:val="subscript"/>
        </w:rPr>
        <w:t>10</w:t>
      </w:r>
      <w:r w:rsidRPr="009B0448">
        <w:rPr>
          <w:rFonts w:ascii="Times New Roman" w:hAnsi="Times New Roman" w:cs="Times New Roman"/>
        </w:rPr>
        <w:t xml:space="preserve"> exposure increased risk of spontaneous abortion, and that PM</w:t>
      </w:r>
      <w:r w:rsidRPr="009B0448">
        <w:rPr>
          <w:rFonts w:ascii="Times New Roman" w:hAnsi="Times New Roman" w:cs="Times New Roman"/>
          <w:vertAlign w:val="subscript"/>
        </w:rPr>
        <w:t>10</w:t>
      </w:r>
      <w:r w:rsidRPr="009B0448">
        <w:rPr>
          <w:rFonts w:ascii="Times New Roman" w:hAnsi="Times New Roman" w:cs="Times New Roman"/>
        </w:rPr>
        <w:t xml:space="preserve"> and PM</w:t>
      </w:r>
      <w:r w:rsidRPr="009B0448">
        <w:rPr>
          <w:rFonts w:ascii="Times New Roman" w:hAnsi="Times New Roman" w:cs="Times New Roman"/>
          <w:vertAlign w:val="subscript"/>
        </w:rPr>
        <w:t>2.5</w:t>
      </w:r>
      <w:r w:rsidRPr="009B0448">
        <w:rPr>
          <w:rFonts w:ascii="Times New Roman" w:hAnsi="Times New Roman" w:cs="Times New Roman"/>
        </w:rPr>
        <w:t xml:space="preserve"> exposure in the third trimester increased the risk of stillbirth.</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4PHsqpPl","properties":{"formattedCitation":"\\super 23\\nosupersub{}","plainCitation":"23","noteIndex":0},"citationItems":[{"id":1340,"uris":["http://zotero.org/groups/4817000/items/YPY4DBJL"],"itemData":{"id":1340,"type":"article-journal","container-title":"Reviews on Environmental Health","DOI":"10.1515/reveh-2017-0033","ISSN":"2191-0308","issue":"3","journalAbbreviation":"Rev Environ Health","language":"eng","note":"PMID: 29975668\nPMCID: PMC7183911","page":"247-264","source":"PubMed","title":"Air pollution exposure during pregnancy and spontaneous abortion and stillbirth","volume":"33","author":[{"family":"Grippo","given":"Alexandra"},{"family":"Zhang","given":"Jun"},{"family":"Chu","given":"Li"},{"family":"Guo","given":"Yanjun"},{"family":"Qiao","given":"Lihua"},{"family":"Zhang","given":"Jun"},{"family":"Myneni","given":"Ajay A."},{"family":"Mu","given":"Lina"}],"issued":{"date-parts":[["2018",9,25]]}}}],"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23</w:t>
      </w:r>
      <w:r w:rsidRPr="009B0448">
        <w:rPr>
          <w:rFonts w:ascii="Times New Roman" w:hAnsi="Times New Roman" w:cs="Times New Roman"/>
        </w:rPr>
        <w:fldChar w:fldCharType="end"/>
      </w:r>
      <w:r w:rsidRPr="009B0448">
        <w:rPr>
          <w:rFonts w:ascii="Times New Roman" w:hAnsi="Times New Roman" w:cs="Times New Roman"/>
        </w:rPr>
        <w:t xml:space="preserve"> Also, exposure to PM and ozone throughout pregnancy may increase the risk of preterm birth.</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BKnMGF9O","properties":{"formattedCitation":"\\super 24,25\\nosupersub{}","plainCitation":"24,25","noteIndex":0},"citationItems":[{"id":1343,"uris":["http://zotero.org/groups/4817000/items/GCZACQ9N"],"itemData":{"id":1343,"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11]]}}},{"id":1348,"uris":["http://zotero.org/groups/4817000/items/KFGKHFEL"],"itemData":{"id":1348,"type":"article-journal","abstract":"Importance: Knowledge of whether serious adverse pregnancy outcomes are associated with increasingly widespread effects of climate change in the US would be crucial for the obstetrical medical community and for women and families across the country.\nObjective: To investigate prenatal exposure to fine particulate matter (PM2.5), ozone, and heat, and the association of these factors with preterm birth, low birth weight, and stillbirth.\nEvidence Review: This systematic review involved a comprehensive search for primary literature in Cochrane Library, Cochrane Collaboration Registry of Controlled Trials, PubMed, ClinicalTrials.gov website, and MEDLINE. Qualifying primary research studies included human participants in US populations that were published in English between January 1, 2007, and April 30, 2019. Included articles analyzed the associations between air pollutants or heat and obstetrical outcomes. Comparative observational cohort studies and cross-sectional studies with comparators were included, without minimum sample size. Additional articles found through reference review were also considered. Articles analyzing other obstetrical outcomes, non-US populations, and reviews were excluded. Two reviewers independently determined study eligibility. The Arskey and O'Malley scoping review framework was used. Data extraction was performed according to the Preferred Reporting Items for Systematic Reviews and Meta-analyses (PRISMA) reporting guideline.\nFindings: Of the 1851 articles identified, 68 met the inclusion criteria. Overall, 32 798 152 births were analyzed, with a mean (SD) of 565 485 (783 278) births per study. A total of 57 studies (48 of 58 [84%] on air pollutants; 9 of 10 [90%] on heat) showed a significant association of air pollutant and heat exposure with birth outcomes. Positive associations were found across all US geographic regions. Exposure to PM2.5 or ozone was associated with increased risk of preterm birth in 19 of 24 studies (79%) and low birth weight in 25 of 29 studies (86%). The subpopulations at highest risk were persons with asthma and minority groups, especially black mothers. Accurate comparisons of risk were limited by differences in study design, exposure measurement, population demographics, and seasonality.\nConclusions and Relevance: This review suggests that increasingly common environmental exposures exacerbated by climate change are significantly associated with serious adverse pregnancy outcomes across the US.","container-title":"JAMA network open","DOI":"10.1001/jamanetworkopen.2020.8243","ISSN":"2574-3805","issue":"6","journalAbbreviation":"JAMA Netw Open","language":"eng","note":"PMID: 32556259\nPMCID: PMC7303808","page":"e208243","source":"PubMed","title":"Association of Air Pollution and Heat Exposure With Preterm Birth, Low Birth Weight, and Stillbirth in the US: A Systematic Review","title-short":"Association of Air Pollution and Heat Exposure With Preterm Birth, Low Birth Weight, and Stillbirth in the US","volume":"3","author":[{"family":"Bekkar","given":"Bruce"},{"family":"Pacheco","given":"Susan"},{"family":"Basu","given":"Rupa"},{"family":"DeNicola","given":"Nathaniel"}],"issued":{"date-parts":[["2020",6,1]]}}}],"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24,25</w:t>
      </w:r>
      <w:r w:rsidRPr="009B0448">
        <w:rPr>
          <w:rFonts w:ascii="Times New Roman" w:hAnsi="Times New Roman" w:cs="Times New Roman"/>
        </w:rPr>
        <w:fldChar w:fldCharType="end"/>
      </w:r>
    </w:p>
    <w:p w14:paraId="727865EC" w14:textId="1B0E71B3"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rPr>
        <w:t xml:space="preserve">While both COVID-19 and exposure to air pollution can have detrimental health impacts during pregnancy, scientific literature has insufficiently examined the synergistic impacts of COVID-19 and air pollution on pregnancy health outcomes. In fact, only one paper by Casey, et al. (2022) has examined these three variables (air pollution, COVID-19, and pregnancy) simultaneously; they assessed whether </w:t>
      </w:r>
      <w:r w:rsidRPr="009B0448">
        <w:rPr>
          <w:rFonts w:ascii="Times New Roman" w:hAnsi="Times New Roman" w:cs="Times New Roman"/>
        </w:rPr>
        <w:lastRenderedPageBreak/>
        <w:t>pregnant people’s exposure to air pollution was associated with higher rates of testing positive for COVID-19.</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J064QKWY","properties":{"formattedCitation":"\\super 26\\nosupersub{}","plainCitation":"26","noteIndex":0},"citationItems":[{"id":1315,"uris":["http://zotero.org/groups/4817000/items/865KEHJY"],"itemData":{"id":1315,"type":"article-journal","abstract":"Abstract\n            We aimed to determine whether long-term ambient concentrations of fine particulate matter (particulate matter with an aerodynamic diameter less than or equal to 2.5 μm (PM2.5)) were associated with increased risk of testing positive for coronavirus disease 2019 (COVID-19) among pregnant individuals who were universally screened at delivery and whether socioeconomic status (SES) modified this relationship. We used obstetrical data collected from New-York Presbyterian Hospital/Columbia University Irving Medical Center in New York, New York, between March and December 2020, including data on Medicaid use (a proxy for low SES) and COVID-19 test results. We linked estimated 2018–2019 PM2.5 concentrations (300-m resolution) with census-tract–level population density, household size, income, and mobility (as measured by mobile-device use) on the basis of residential address. Analyses included 3,318 individuals; 5% tested positive for COVID-19 at delivery, 8% tested positive during pregnancy, and 48% used Medicaid. Average long-term PM2.5 concentrations were 7.4 (standard deviation, 0.8) μg/m3. In adjusted multilevel logistic regression models, we saw no association between PM2.5 and ever testing positive for COVID-19; however, odds were elevated among those using Medicaid (per 1-μg/m3 increase, odds ratio = 1.6, 95% confidence interval: 1.0, 2.5). Further, while only 22% of those testing positive showed symptoms, 69% of symptomatic individuals used Medicaid. SES, including unmeasured occupational exposures or increased susceptibility to severe acute respiratory syndrome coronavirus 2 (SARS-CoV-2) due to concurrent social and environmental exposures, may explain the increased odds of testing positive for COVID-19 being confined to vulnerable pregnant individuals using Medicaid.","container-title":"American Journal of Epidemiology","DOI":"10.1093/aje/kwac139","ISSN":"0002-9262, 1476-6256","language":"en","page":"kwac139","source":"DOI.org (Crossref)","title":"Long-Term Fine Particulate Matter Concentrations and Prevalence of Severe Acute Respiratory Syndrome Coronavirus 2: Differential Relationships by Socioeconomic Status Among Pregnant Individuals in New York City","title-short":"Long-Term Fine Particulate Matter Concentrations and Prevalence of Severe Acute Respiratory Syndrome Coronavirus 2","author":[{"family":"Casey","given":"Joan A"},{"family":"Kioumourtzoglou","given":"Marianthi-Anna"},{"family":"Ogburn","given":"Elizabeth L"},{"family":"Melamed","given":"Alexander"},{"family":"Shaman","given":"Jeffrey"},{"family":"Kandula","given":"Sasikiran"},{"family":"Neophytou","given":"Andreas"},{"family":"Darwin","given":"Kristin C"},{"family":"Sheffield","given":"Jeanne S"},{"family":"Gyamfi-Bannerman","given":"Cynthia"}],"issued":{"date-parts":[["2022",8,2]]}}}],"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26</w:t>
      </w:r>
      <w:r w:rsidRPr="009B0448">
        <w:rPr>
          <w:rFonts w:ascii="Times New Roman" w:hAnsi="Times New Roman" w:cs="Times New Roman"/>
        </w:rPr>
        <w:fldChar w:fldCharType="end"/>
      </w:r>
      <w:r w:rsidRPr="009B0448">
        <w:rPr>
          <w:rFonts w:ascii="Times New Roman" w:hAnsi="Times New Roman" w:cs="Times New Roman"/>
        </w:rPr>
        <w:t xml:space="preserve"> They found that the odds of pregnant individuals ever testing positive for COVID-19 were higher for Medicaid users, an indication that socioeconomic status (SES) may modify this relationship.</w:t>
      </w:r>
      <w:r w:rsidRPr="009B0448">
        <w:rPr>
          <w:rFonts w:ascii="Times New Roman" w:hAnsi="Times New Roman" w:cs="Times New Roman"/>
        </w:rPr>
        <w:fldChar w:fldCharType="begin"/>
      </w:r>
      <w:r w:rsidRPr="009B0448">
        <w:rPr>
          <w:rFonts w:ascii="Times New Roman" w:hAnsi="Times New Roman" w:cs="Times New Roman"/>
        </w:rPr>
        <w:instrText xml:space="preserve"> ADDIN ZOTERO_ITEM CSL_CITATION {"citationID":"84fqTSSJ","properties":{"formattedCitation":"\\super 26\\nosupersub{}","plainCitation":"26","noteIndex":0},"citationItems":[{"id":1315,"uris":["http://zotero.org/groups/4817000/items/865KEHJY"],"itemData":{"id":1315,"type":"article-journal","abstract":"Abstract\n            We aimed to determine whether long-term ambient concentrations of fine particulate matter (particulate matter with an aerodynamic diameter less than or equal to 2.5 μm (PM2.5)) were associated with increased risk of testing positive for coronavirus disease 2019 (COVID-19) among pregnant individuals who were universally screened at delivery and whether socioeconomic status (SES) modified this relationship. We used obstetrical data collected from New-York Presbyterian Hospital/Columbia University Irving Medical Center in New York, New York, between March and December 2020, including data on Medicaid use (a proxy for low SES) and COVID-19 test results. We linked estimated 2018–2019 PM2.5 concentrations (300-m resolution) with census-tract–level population density, household size, income, and mobility (as measured by mobile-device use) on the basis of residential address. Analyses included 3,318 individuals; 5% tested positive for COVID-19 at delivery, 8% tested positive during pregnancy, and 48% used Medicaid. Average long-term PM2.5 concentrations were 7.4 (standard deviation, 0.8) μg/m3. In adjusted multilevel logistic regression models, we saw no association between PM2.5 and ever testing positive for COVID-19; however, odds were elevated among those using Medicaid (per 1-μg/m3 increase, odds ratio = 1.6, 95% confidence interval: 1.0, 2.5). Further, while only 22% of those testing positive showed symptoms, 69% of symptomatic individuals used Medicaid. SES, including unmeasured occupational exposures or increased susceptibility to severe acute respiratory syndrome coronavirus 2 (SARS-CoV-2) due to concurrent social and environmental exposures, may explain the increased odds of testing positive for COVID-19 being confined to vulnerable pregnant individuals using Medicaid.","container-title":"American Journal of Epidemiology","DOI":"10.1093/aje/kwac139","ISSN":"0002-9262, 1476-6256","language":"en","page":"kwac139","source":"DOI.org (Crossref)","title":"Long-Term Fine Particulate Matter Concentrations and Prevalence of Severe Acute Respiratory Syndrome Coronavirus 2: Differential Relationships by Socioeconomic Status Among Pregnant Individuals in New York City","title-short":"Long-Term Fine Particulate Matter Concentrations and Prevalence of Severe Acute Respiratory Syndrome Coronavirus 2","author":[{"family":"Casey","given":"Joan A"},{"family":"Kioumourtzoglou","given":"Marianthi-Anna"},{"family":"Ogburn","given":"Elizabeth L"},{"family":"Melamed","given":"Alexander"},{"family":"Shaman","given":"Jeffrey"},{"family":"Kandula","given":"Sasikiran"},{"family":"Neophytou","given":"Andreas"},{"family":"Darwin","given":"Kristin C"},{"family":"Sheffield","given":"Jeanne S"},{"family":"Gyamfi-Bannerman","given":"Cynthia"}],"issued":{"date-parts":[["2022",8,2]]}}}],"schema":"https://github.com/citation-style-language/schema/raw/master/csl-citation.json"} </w:instrText>
      </w:r>
      <w:r w:rsidRPr="009B0448">
        <w:rPr>
          <w:rFonts w:ascii="Times New Roman" w:hAnsi="Times New Roman" w:cs="Times New Roman"/>
        </w:rPr>
        <w:fldChar w:fldCharType="separate"/>
      </w:r>
      <w:r w:rsidRPr="009B0448">
        <w:rPr>
          <w:rFonts w:ascii="Times New Roman" w:hAnsi="Times New Roman" w:cs="Times New Roman"/>
          <w:vertAlign w:val="superscript"/>
        </w:rPr>
        <w:t>26</w:t>
      </w:r>
      <w:r w:rsidRPr="009B0448">
        <w:rPr>
          <w:rFonts w:ascii="Times New Roman" w:hAnsi="Times New Roman" w:cs="Times New Roman"/>
        </w:rPr>
        <w:fldChar w:fldCharType="end"/>
      </w:r>
    </w:p>
    <w:p w14:paraId="7A73847E" w14:textId="61971C5A"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rPr>
        <w:t>Our study will assess if chronic air pollution exposure modifies the effect of COVID-19 infection on adverse pregnancy outcomes, including pre-eclampsia and delivery via cesarean section. This would be the very first research study to answer this question. Its results will provide a deeper understanding of how factors related to environmental health, infectious disease, and pregnancy interact.</w:t>
      </w:r>
    </w:p>
    <w:p w14:paraId="7FF6A8A9" w14:textId="6D9A9AF9" w:rsidR="00D661DD" w:rsidRPr="009B0448" w:rsidRDefault="00D661DD" w:rsidP="009B0448">
      <w:pPr>
        <w:spacing w:line="240" w:lineRule="auto"/>
        <w:rPr>
          <w:rFonts w:ascii="Times New Roman" w:hAnsi="Times New Roman" w:cs="Times New Roman"/>
          <w:b/>
          <w:bCs/>
        </w:rPr>
      </w:pPr>
      <w:r w:rsidRPr="009B0448">
        <w:rPr>
          <w:rFonts w:ascii="Times New Roman" w:hAnsi="Times New Roman" w:cs="Times New Roman"/>
          <w:b/>
          <w:bCs/>
        </w:rPr>
        <w:t>Study Questions:</w:t>
      </w:r>
    </w:p>
    <w:p w14:paraId="0A4E5725" w14:textId="350170DC" w:rsidR="00D661DD" w:rsidRPr="009B0448" w:rsidRDefault="00D661DD" w:rsidP="009B0448">
      <w:pPr>
        <w:pStyle w:val="ListParagraph"/>
        <w:numPr>
          <w:ilvl w:val="0"/>
          <w:numId w:val="1"/>
        </w:numPr>
        <w:spacing w:line="240" w:lineRule="auto"/>
        <w:rPr>
          <w:rFonts w:ascii="Times New Roman" w:hAnsi="Times New Roman" w:cs="Times New Roman"/>
        </w:rPr>
      </w:pPr>
      <w:r w:rsidRPr="009B0448">
        <w:rPr>
          <w:rFonts w:ascii="Times New Roman" w:hAnsi="Times New Roman" w:cs="Times New Roman"/>
        </w:rPr>
        <w:t xml:space="preserve">Is COVID-19 infection significantly associated with </w:t>
      </w:r>
      <w:r w:rsidR="00E60D43" w:rsidRPr="009B0448">
        <w:rPr>
          <w:rFonts w:ascii="Times New Roman" w:hAnsi="Times New Roman" w:cs="Times New Roman"/>
        </w:rPr>
        <w:t>pregnancy outcomes (</w:t>
      </w:r>
      <w:r w:rsidRPr="009B0448">
        <w:rPr>
          <w:rFonts w:ascii="Times New Roman" w:hAnsi="Times New Roman" w:cs="Times New Roman"/>
        </w:rPr>
        <w:t>cesarean delivery and pre-eclampsia</w:t>
      </w:r>
      <w:r w:rsidR="00E60D43" w:rsidRPr="009B0448">
        <w:rPr>
          <w:rFonts w:ascii="Times New Roman" w:hAnsi="Times New Roman" w:cs="Times New Roman"/>
        </w:rPr>
        <w:t>)</w:t>
      </w:r>
      <w:r w:rsidRPr="009B0448">
        <w:rPr>
          <w:rFonts w:ascii="Times New Roman" w:hAnsi="Times New Roman" w:cs="Times New Roman"/>
        </w:rPr>
        <w:t xml:space="preserve"> in this study population</w:t>
      </w:r>
      <w:r w:rsidR="00E60D43" w:rsidRPr="009B0448">
        <w:rPr>
          <w:rFonts w:ascii="Times New Roman" w:hAnsi="Times New Roman" w:cs="Times New Roman"/>
        </w:rPr>
        <w:t xml:space="preserve"> after adjusting for covariates</w:t>
      </w:r>
      <w:r w:rsidRPr="009B0448">
        <w:rPr>
          <w:rFonts w:ascii="Times New Roman" w:hAnsi="Times New Roman" w:cs="Times New Roman"/>
        </w:rPr>
        <w:t xml:space="preserve">? If so, do </w:t>
      </w:r>
      <w:r w:rsidR="00E60D43" w:rsidRPr="009B0448">
        <w:rPr>
          <w:rFonts w:ascii="Times New Roman" w:hAnsi="Times New Roman" w:cs="Times New Roman"/>
        </w:rPr>
        <w:t>these</w:t>
      </w:r>
      <w:r w:rsidRPr="009B0448">
        <w:rPr>
          <w:rFonts w:ascii="Times New Roman" w:hAnsi="Times New Roman" w:cs="Times New Roman"/>
        </w:rPr>
        <w:t xml:space="preserve"> associations persist across the different waves of the COVID-19 pandemic?</w:t>
      </w:r>
    </w:p>
    <w:p w14:paraId="6FAF60D6" w14:textId="5C6246F2" w:rsidR="00E60D43" w:rsidRPr="009B0448" w:rsidRDefault="00D661DD" w:rsidP="009B0448">
      <w:pPr>
        <w:pStyle w:val="ListParagraph"/>
        <w:numPr>
          <w:ilvl w:val="0"/>
          <w:numId w:val="1"/>
        </w:numPr>
        <w:spacing w:line="240" w:lineRule="auto"/>
        <w:rPr>
          <w:rFonts w:ascii="Times New Roman" w:hAnsi="Times New Roman" w:cs="Times New Roman"/>
        </w:rPr>
      </w:pPr>
      <w:r w:rsidRPr="009B0448">
        <w:rPr>
          <w:rFonts w:ascii="Times New Roman" w:hAnsi="Times New Roman" w:cs="Times New Roman"/>
        </w:rPr>
        <w:t xml:space="preserve">Does chronic air pollution, as measured by </w:t>
      </w:r>
      <w:r w:rsidR="00E60D43" w:rsidRPr="009B0448">
        <w:rPr>
          <w:rFonts w:ascii="Times New Roman" w:hAnsi="Times New Roman" w:cs="Times New Roman"/>
        </w:rPr>
        <w:t xml:space="preserve">10-year averaged </w:t>
      </w:r>
      <w:r w:rsidRPr="009B0448">
        <w:rPr>
          <w:rFonts w:ascii="Times New Roman" w:hAnsi="Times New Roman" w:cs="Times New Roman"/>
        </w:rPr>
        <w:t>PM</w:t>
      </w:r>
      <w:r w:rsidRPr="004C6C2B">
        <w:rPr>
          <w:rFonts w:ascii="Times New Roman" w:hAnsi="Times New Roman" w:cs="Times New Roman"/>
          <w:vertAlign w:val="subscript"/>
        </w:rPr>
        <w:t>2.5</w:t>
      </w:r>
      <w:r w:rsidR="00E60D43" w:rsidRPr="009B0448">
        <w:rPr>
          <w:rFonts w:ascii="Times New Roman" w:hAnsi="Times New Roman" w:cs="Times New Roman"/>
        </w:rPr>
        <w:t xml:space="preserve"> level, modify the relationship between COVID-19 infection and adverse pregnancy outcomes?</w:t>
      </w:r>
    </w:p>
    <w:p w14:paraId="1958E50D" w14:textId="4710E336" w:rsidR="00E60D43" w:rsidRPr="009B0448" w:rsidRDefault="00E60D43" w:rsidP="009B0448">
      <w:pPr>
        <w:spacing w:line="240" w:lineRule="auto"/>
        <w:rPr>
          <w:rFonts w:ascii="Times New Roman" w:hAnsi="Times New Roman" w:cs="Times New Roman"/>
          <w:b/>
          <w:bCs/>
        </w:rPr>
      </w:pPr>
      <w:r w:rsidRPr="009B0448">
        <w:rPr>
          <w:rFonts w:ascii="Times New Roman" w:hAnsi="Times New Roman" w:cs="Times New Roman"/>
          <w:b/>
          <w:bCs/>
        </w:rPr>
        <w:t>Hypotheses:</w:t>
      </w:r>
    </w:p>
    <w:p w14:paraId="3AA33FED" w14:textId="11E4AFD1" w:rsidR="00D661DD" w:rsidRPr="009B0448" w:rsidRDefault="00E60D43" w:rsidP="009B0448">
      <w:pPr>
        <w:pStyle w:val="ListParagraph"/>
        <w:numPr>
          <w:ilvl w:val="0"/>
          <w:numId w:val="2"/>
        </w:numPr>
        <w:spacing w:line="240" w:lineRule="auto"/>
        <w:rPr>
          <w:rFonts w:ascii="Times New Roman" w:hAnsi="Times New Roman" w:cs="Times New Roman"/>
        </w:rPr>
      </w:pPr>
      <w:r w:rsidRPr="009B0448">
        <w:rPr>
          <w:rFonts w:ascii="Times New Roman" w:hAnsi="Times New Roman" w:cs="Times New Roman"/>
        </w:rPr>
        <w:t>After adjusting for covariates, COVID-19 infection will be negatively associated with both pregnancy outcomes during all waves of the pandemic.</w:t>
      </w:r>
    </w:p>
    <w:p w14:paraId="7587455D" w14:textId="6B503395" w:rsidR="00E60D43" w:rsidRPr="009B0448" w:rsidRDefault="00E60D43" w:rsidP="009B0448">
      <w:pPr>
        <w:pStyle w:val="ListParagraph"/>
        <w:numPr>
          <w:ilvl w:val="0"/>
          <w:numId w:val="2"/>
        </w:numPr>
        <w:spacing w:line="240" w:lineRule="auto"/>
        <w:rPr>
          <w:rFonts w:ascii="Times New Roman" w:hAnsi="Times New Roman" w:cs="Times New Roman"/>
        </w:rPr>
      </w:pPr>
      <w:r w:rsidRPr="009B0448">
        <w:rPr>
          <w:rFonts w:ascii="Times New Roman" w:hAnsi="Times New Roman" w:cs="Times New Roman"/>
        </w:rPr>
        <w:t>Chronic air pollution will positively modify the relationship between COVID-19 infection and pregnancy outcomes during all waves of the pandemic.</w:t>
      </w:r>
    </w:p>
    <w:p w14:paraId="36010BED" w14:textId="39EF5857" w:rsidR="00E60D43" w:rsidRPr="009B0448" w:rsidRDefault="00E60D43" w:rsidP="009B0448">
      <w:pPr>
        <w:spacing w:line="240" w:lineRule="auto"/>
        <w:rPr>
          <w:rFonts w:ascii="Times New Roman" w:hAnsi="Times New Roman" w:cs="Times New Roman"/>
          <w:b/>
          <w:bCs/>
        </w:rPr>
      </w:pPr>
      <w:r w:rsidRPr="009B0448">
        <w:rPr>
          <w:rFonts w:ascii="Times New Roman" w:hAnsi="Times New Roman" w:cs="Times New Roman"/>
          <w:b/>
          <w:bCs/>
        </w:rPr>
        <w:t>Methods:</w:t>
      </w:r>
    </w:p>
    <w:p w14:paraId="624E94F9" w14:textId="3C7B8124"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Our study participant</w:t>
      </w:r>
      <w:r w:rsidRPr="009B0448">
        <w:rPr>
          <w:rFonts w:ascii="Times New Roman" w:hAnsi="Times New Roman" w:cs="Times New Roman"/>
        </w:rPr>
        <w:t xml:space="preserve"> population will include </w:t>
      </w:r>
      <w:r w:rsidRPr="009B0448">
        <w:rPr>
          <w:rFonts w:ascii="Times New Roman" w:hAnsi="Times New Roman" w:cs="Times New Roman"/>
        </w:rPr>
        <w:t>all pregnant New York City residents who gave birth within the five New York City boroughs between March 2020 and February 2021. Those who gave birth in NYC but did not have</w:t>
      </w:r>
      <w:r w:rsidRPr="009B0448">
        <w:rPr>
          <w:rFonts w:ascii="Times New Roman" w:hAnsi="Times New Roman" w:cs="Times New Roman"/>
        </w:rPr>
        <w:t xml:space="preserve"> residential</w:t>
      </w:r>
      <w:r w:rsidRPr="009B0448">
        <w:rPr>
          <w:rFonts w:ascii="Times New Roman" w:hAnsi="Times New Roman" w:cs="Times New Roman"/>
        </w:rPr>
        <w:t xml:space="preserve"> zip codes within the five NYC boroughs </w:t>
      </w:r>
      <w:r w:rsidRPr="009B0448">
        <w:rPr>
          <w:rFonts w:ascii="Times New Roman" w:hAnsi="Times New Roman" w:cs="Times New Roman"/>
        </w:rPr>
        <w:t>will be</w:t>
      </w:r>
      <w:r w:rsidRPr="009B0448">
        <w:rPr>
          <w:rFonts w:ascii="Times New Roman" w:hAnsi="Times New Roman" w:cs="Times New Roman"/>
        </w:rPr>
        <w:t xml:space="preserve"> excluded from all adjusted analyses.</w:t>
      </w:r>
    </w:p>
    <w:p w14:paraId="106F09A9" w14:textId="51FAB7FB"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 xml:space="preserve">All participant data </w:t>
      </w:r>
      <w:r w:rsidRPr="009B0448">
        <w:rPr>
          <w:rFonts w:ascii="Times New Roman" w:hAnsi="Times New Roman" w:cs="Times New Roman"/>
        </w:rPr>
        <w:t>will come</w:t>
      </w:r>
      <w:r w:rsidRPr="009B0448">
        <w:rPr>
          <w:rFonts w:ascii="Times New Roman" w:hAnsi="Times New Roman" w:cs="Times New Roman"/>
        </w:rPr>
        <w:t xml:space="preserve"> from harmonized electronic health records (EHR) from the INSIGHT Clinical Research Network (INSIGHT-CRN).</w:t>
      </w:r>
      <w:r w:rsidR="005E3F29" w:rsidRPr="009B0448">
        <w:rPr>
          <w:rFonts w:ascii="Times New Roman" w:hAnsi="Times New Roman" w:cs="Times New Roman"/>
        </w:rPr>
        <w:fldChar w:fldCharType="begin"/>
      </w:r>
      <w:r w:rsidR="005E3F29" w:rsidRPr="009B0448">
        <w:rPr>
          <w:rFonts w:ascii="Times New Roman" w:hAnsi="Times New Roman" w:cs="Times New Roman"/>
        </w:rPr>
        <w:instrText xml:space="preserve"> ADDIN ZOTERO_ITEM CSL_CITATION {"citationID":"1SDJN7M2","properties":{"formattedCitation":"\\super 27\\nosupersub{}","plainCitation":"27","noteIndex":0},"citationItems":[{"id":1755,"uris":["http://zotero.org/groups/4817000/items/CZQGYMHT"],"itemData":{"id":1755,"type":"article-journal","container-title":"Journal of the American Medical Informatics Association","DOI":"10.1136/amiajnl-2014-002764","ISSN":"1067-5027, 1527-974X","issue":"4","journalAbbreviation":"Journal of the American Medical Informatics Association","language":"en","page":"587-590","source":"DOI.org (Crossref)","title":"Changing the research landscape: the New York City Clinical Data Research Network","title-short":"Changing the research landscape","volume":"21","author":[{"family":"Kaushal","given":"R."},{"family":"Hripcsak","given":"G."},{"family":"Ascheim","given":"D. D."},{"family":"Bloom","given":"T."},{"family":"Campion","given":"T. R."},{"family":"Caplan","given":"A. L."},{"family":"Currie","given":"B. P."},{"family":"Check","given":"T."},{"family":"Deland","given":"E. L."},{"family":"Gourevitch","given":"M. N."},{"family":"Hart","given":"R."},{"family":"Horowitz","given":"C. R."},{"family":"Kastenbaum","given":"I."},{"family":"Levin","given":"A. A."},{"family":"Low","given":"A. F. H."},{"family":"Meissner","given":"P."},{"family":"Mirhaji","given":"P."},{"family":"Pincus","given":"H. A."},{"family":"Scaglione","given":"C."},{"family":"Shelley","given":"D."},{"family":"Tobin","given":"J. N."},{"literal":"on behalf of the NYC-CDRN"}],"issued":{"date-parts":[["2014",7,1]]}}}],"schema":"https://github.com/citation-style-language/schema/raw/master/csl-citation.json"} </w:instrText>
      </w:r>
      <w:r w:rsidR="005E3F29" w:rsidRPr="009B0448">
        <w:rPr>
          <w:rFonts w:ascii="Times New Roman" w:hAnsi="Times New Roman" w:cs="Times New Roman"/>
        </w:rPr>
        <w:fldChar w:fldCharType="separate"/>
      </w:r>
      <w:r w:rsidR="005E3F29" w:rsidRPr="009B0448">
        <w:rPr>
          <w:rFonts w:ascii="Times New Roman" w:hAnsi="Times New Roman" w:cs="Times New Roman"/>
          <w:vertAlign w:val="superscript"/>
        </w:rPr>
        <w:t>27</w:t>
      </w:r>
      <w:r w:rsidR="005E3F29" w:rsidRPr="009B0448">
        <w:rPr>
          <w:rFonts w:ascii="Times New Roman" w:hAnsi="Times New Roman" w:cs="Times New Roman"/>
        </w:rPr>
        <w:fldChar w:fldCharType="end"/>
      </w:r>
      <w:r w:rsidRPr="009B0448">
        <w:rPr>
          <w:rFonts w:ascii="Times New Roman" w:hAnsi="Times New Roman" w:cs="Times New Roman"/>
        </w:rPr>
        <w:t xml:space="preserve"> INSIGHT-CRN data consists of harmonized data from five major NYC health systems: Albert Einstein School of Medicine/Montefiore Medical Center, Columbia University and Weill Cornell Medicine/New York-Presbyterian Hospital, Icahn School of Medicine/Mount Sinai Health System, and New York University School of Medicine/Langone Medical Center.</w:t>
      </w:r>
    </w:p>
    <w:p w14:paraId="0ED24E45" w14:textId="669A48FC"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 xml:space="preserve">Long-term air pollution </w:t>
      </w:r>
      <w:r w:rsidRPr="009B0448">
        <w:rPr>
          <w:rFonts w:ascii="Times New Roman" w:hAnsi="Times New Roman" w:cs="Times New Roman"/>
        </w:rPr>
        <w:t>will be</w:t>
      </w:r>
      <w:r w:rsidRPr="009B0448">
        <w:rPr>
          <w:rFonts w:ascii="Times New Roman" w:hAnsi="Times New Roman" w:cs="Times New Roman"/>
        </w:rPr>
        <w:t xml:space="preserve"> represented by a 10-year averaged PM</w:t>
      </w:r>
      <w:r w:rsidRPr="009B0448">
        <w:rPr>
          <w:rFonts w:ascii="Times New Roman" w:hAnsi="Times New Roman" w:cs="Times New Roman"/>
          <w:vertAlign w:val="subscript"/>
        </w:rPr>
        <w:t>2.5</w:t>
      </w:r>
      <w:r w:rsidRPr="009B0448">
        <w:rPr>
          <w:rFonts w:ascii="Times New Roman" w:hAnsi="Times New Roman" w:cs="Times New Roman"/>
        </w:rPr>
        <w:t xml:space="preserve"> exposure variable, gathered from the New York City Community Air Survey (NYCCAS).</w:t>
      </w:r>
      <w:r w:rsidRPr="009B0448">
        <w:rPr>
          <w:rFonts w:ascii="Times New Roman" w:hAnsi="Times New Roman" w:cs="Times New Roman"/>
        </w:rPr>
        <w:fldChar w:fldCharType="begin"/>
      </w:r>
      <w:r w:rsidR="005E3F29" w:rsidRPr="009B0448">
        <w:rPr>
          <w:rFonts w:ascii="Times New Roman" w:hAnsi="Times New Roman" w:cs="Times New Roman"/>
        </w:rPr>
        <w:instrText xml:space="preserve"> ADDIN ZOTERO_ITEM CSL_CITATION {"citationID":"UxkAaT1Y","properties":{"formattedCitation":"\\super 28\\nosupersub{}","plainCitation":"28","noteIndex":0},"citationItems":[{"id":1746,"uris":["http://zotero.org/groups/4817000/items/AY8P4ABA"],"itemData":{"id":1746,"type":"article-journal","container-title":"Journal of Exposure Science &amp; Environmental Epidemiology","DOI":"10.1038/jes.2012.126","ISSN":"1559-0631, 1559-064X","issue":"3","journalAbbreviation":"J Expo Sci Environ Epidemiol","language":"en","page":"223-231","source":"DOI.org (Crossref)","title":"Monitoring intraurban spatial patterns of multiple combustion air pollutants in New York City: Design and implementation","title-short":"Monitoring intraurban spatial patterns of multiple combustion air pollutants in New York City","volume":"23","author":[{"family":"Matte","given":"Thomas D"},{"family":"Ross","given":"Zev"},{"family":"Kheirbek","given":"Iyad"},{"family":"Eisl","given":"Holger"},{"family":"Johnson","given":"Sarah"},{"family":"Gorczynski","given":"John E"},{"family":"Kass","given":"Daniel"},{"family":"Markowitz","given":"Steven"},{"family":"Pezeshki","given":"Grant"},{"family":"Clougherty","given":"Jane E"}],"issued":{"date-parts":[["2013",5]]}}}],"schema":"https://github.com/citation-style-language/schema/raw/master/csl-citation.json"} </w:instrText>
      </w:r>
      <w:r w:rsidRPr="009B0448">
        <w:rPr>
          <w:rFonts w:ascii="Times New Roman" w:hAnsi="Times New Roman" w:cs="Times New Roman"/>
        </w:rPr>
        <w:fldChar w:fldCharType="separate"/>
      </w:r>
      <w:r w:rsidR="005E3F29" w:rsidRPr="009B0448">
        <w:rPr>
          <w:rFonts w:ascii="Times New Roman" w:hAnsi="Times New Roman" w:cs="Times New Roman"/>
          <w:vertAlign w:val="superscript"/>
        </w:rPr>
        <w:t>28</w:t>
      </w:r>
      <w:r w:rsidRPr="009B0448">
        <w:rPr>
          <w:rFonts w:ascii="Times New Roman" w:hAnsi="Times New Roman" w:cs="Times New Roman"/>
        </w:rPr>
        <w:fldChar w:fldCharType="end"/>
      </w:r>
      <w:r w:rsidRPr="009B0448">
        <w:rPr>
          <w:rFonts w:ascii="Times New Roman" w:hAnsi="Times New Roman" w:cs="Times New Roman"/>
        </w:rPr>
        <w:t xml:space="preserve"> The NYCCAS collects pollution data across NYC neighborhoods; in addition to PM</w:t>
      </w:r>
      <w:r w:rsidRPr="009B0448">
        <w:rPr>
          <w:rFonts w:ascii="Times New Roman" w:hAnsi="Times New Roman" w:cs="Times New Roman"/>
          <w:vertAlign w:val="subscript"/>
        </w:rPr>
        <w:t>2.5</w:t>
      </w:r>
      <w:r w:rsidRPr="009B0448">
        <w:rPr>
          <w:rFonts w:ascii="Times New Roman" w:hAnsi="Times New Roman" w:cs="Times New Roman"/>
        </w:rPr>
        <w:t>, these surveys collect information about other pollutants (metal constituents, black carbon, NO-NO</w:t>
      </w:r>
      <w:r w:rsidRPr="009B0448">
        <w:rPr>
          <w:rFonts w:ascii="Times New Roman" w:hAnsi="Times New Roman" w:cs="Times New Roman"/>
          <w:vertAlign w:val="subscript"/>
        </w:rPr>
        <w:t>2</w:t>
      </w:r>
      <w:r w:rsidRPr="009B0448">
        <w:rPr>
          <w:rFonts w:ascii="Times New Roman" w:hAnsi="Times New Roman" w:cs="Times New Roman"/>
        </w:rPr>
        <w:t>-NO</w:t>
      </w:r>
      <w:r w:rsidRPr="009B0448">
        <w:rPr>
          <w:rFonts w:ascii="Times New Roman" w:hAnsi="Times New Roman" w:cs="Times New Roman"/>
          <w:vertAlign w:val="subscript"/>
        </w:rPr>
        <w:t>x</w:t>
      </w:r>
      <w:r w:rsidRPr="009B0448">
        <w:rPr>
          <w:rFonts w:ascii="Times New Roman" w:hAnsi="Times New Roman" w:cs="Times New Roman"/>
        </w:rPr>
        <w:t>, O</w:t>
      </w:r>
      <w:r w:rsidRPr="009B0448">
        <w:rPr>
          <w:rFonts w:ascii="Times New Roman" w:hAnsi="Times New Roman" w:cs="Times New Roman"/>
          <w:vertAlign w:val="subscript"/>
        </w:rPr>
        <w:t>3</w:t>
      </w:r>
      <w:r w:rsidRPr="009B0448">
        <w:rPr>
          <w:rFonts w:ascii="Times New Roman" w:hAnsi="Times New Roman" w:cs="Times New Roman"/>
        </w:rPr>
        <w:t>, and SO</w:t>
      </w:r>
      <w:r w:rsidRPr="009B0448">
        <w:rPr>
          <w:rFonts w:ascii="Times New Roman" w:hAnsi="Times New Roman" w:cs="Times New Roman"/>
          <w:vertAlign w:val="subscript"/>
        </w:rPr>
        <w:t>2</w:t>
      </w:r>
      <w:r w:rsidRPr="009B0448">
        <w:rPr>
          <w:rFonts w:ascii="Times New Roman" w:hAnsi="Times New Roman" w:cs="Times New Roman"/>
        </w:rPr>
        <w:t>) and temperature and humidity.</w:t>
      </w:r>
      <w:r w:rsidRPr="009B0448">
        <w:rPr>
          <w:rFonts w:ascii="Times New Roman" w:hAnsi="Times New Roman" w:cs="Times New Roman"/>
        </w:rPr>
        <w:fldChar w:fldCharType="begin"/>
      </w:r>
      <w:r w:rsidR="005E3F29" w:rsidRPr="009B0448">
        <w:rPr>
          <w:rFonts w:ascii="Times New Roman" w:hAnsi="Times New Roman" w:cs="Times New Roman"/>
        </w:rPr>
        <w:instrText xml:space="preserve"> ADDIN ZOTERO_ITEM CSL_CITATION {"citationID":"qMbFUsQC","properties":{"formattedCitation":"\\super 28,29\\nosupersub{}","plainCitation":"28,29","noteIndex":0},"citationItems":[{"id":1746,"uris":["http://zotero.org/groups/4817000/items/AY8P4ABA"],"itemData":{"id":1746,"type":"article-journal","container-title":"Journal of Exposure Science &amp; Environmental Epidemiology","DOI":"10.1038/jes.2012.126","ISSN":"1559-0631, 1559-064X","issue":"3","journalAbbreviation":"J Expo Sci Environ Epidemiol","language":"en","page":"223-231","source":"DOI.org (Crossref)","title":"Monitoring intraurban spatial patterns of multiple combustion air pollutants in New York City: Design and implementation","title-short":"Monitoring intraurban spatial patterns of multiple combustion air pollutants in New York City","volume":"23","author":[{"family":"Matte","given":"Thomas D"},{"family":"Ross","given":"Zev"},{"family":"Kheirbek","given":"Iyad"},{"family":"Eisl","given":"Holger"},{"family":"Johnson","given":"Sarah"},{"family":"Gorczynski","given":"John E"},{"family":"Kass","given":"Daniel"},{"family":"Markowitz","given":"Steven"},{"family":"Pezeshki","given":"Grant"},{"family":"Clougherty","given":"Jane E"}],"issued":{"date-parts":[["2013",5]]}}},{"id":1757,"uris":["http://zotero.org/groups/4817000/items/GYPDZJ4W"],"itemData":{"id":1757,"type":"article-journal","abstract":"Although intra-urban air pollution differs by season, few monitoring networks provide adequate geographic density and year-round coverage to fully characterize seasonal patterns. Here, we report winter intra-urban monitoring and land-use regression (LUR) results from the New York City Community Air Survey (NYCCAS). Two-week integrated samples of fine particles (PM(2.5)), black carbon (BC), nitrogen oxides (NO(x)) and sulfur dioxide (SO(2)) were collected at 155 city-wide street-level locations during winter 2008-2009. Sites were selected using stratified random sampling, randomized across sampling sessions to minimize spatio-temporal confounding. LUR was used to identify GIS-based source indicators associated with higher concentrations. Prediction surfaces were produced using kriging with external drift. Each pollutant varied twofold or more across sites, with higher concentrations near midtown Manhattan. All pollutants were positively correlated, particularly PM(2.5) and BC (Spearman's r=0.84). Density of oil-burning boilers, total and truck traffic density, and temporality explained 84% of PM(2.5) variation. Densities of total traffic, truck traffic, oil-burning boilers and industrial space, with temporality, explained 65% of BC variation. Temporality, built space, bus route location, and traffic density described 67% of nitrogen dioxide variation. Residual oil-burning units, nighttime population and temporality explained 77% of SO(2) variation. Spatial variation in combustion-related pollutants in New York City was strongly associated with oil-burning and traffic density. Chronic exposure disparities and unique local sources can be identified through year-round saturation monitoring.","container-title":"Journal of Exposure Science &amp; Environmental Epidemiology","DOI":"10.1038/jes.2012.125","ISSN":"1559-064X","issue":"3","journalAbbreviation":"J Expo Sci Environ Epidemiol","language":"eng","note":"PMID: 23361442","page":"232-240","source":"PubMed","title":"Intra-urban spatial variability in wintertime street-level concentrations of multiple combustion-related air pollutants: the New York City Community Air Survey (NYCCAS)","title-short":"Intra-urban spatial variability in wintertime street-level concentrations of multiple combustion-related air pollutants","volume":"23","author":[{"family":"Clougherty","given":"Jane E."},{"family":"Kheirbek","given":"Iyad"},{"family":"Eisl","given":"Holger M."},{"family":"Ross","given":"Zev"},{"family":"Pezeshki","given":"Grant"},{"family":"Gorczynski","given":"John E."},{"family":"Johnson","given":"Sarah"},{"family":"Markowitz","given":"Steven"},{"family":"Kass","given":"Daniel"},{"family":"Matte","given":"Thomas"}],"issued":{"date-parts":[["2013"]]}}}],"schema":"https://github.com/citation-style-language/schema/raw/master/csl-citation.json"} </w:instrText>
      </w:r>
      <w:r w:rsidRPr="009B0448">
        <w:rPr>
          <w:rFonts w:ascii="Times New Roman" w:hAnsi="Times New Roman" w:cs="Times New Roman"/>
        </w:rPr>
        <w:fldChar w:fldCharType="separate"/>
      </w:r>
      <w:r w:rsidR="005E3F29" w:rsidRPr="009B0448">
        <w:rPr>
          <w:rFonts w:ascii="Times New Roman" w:hAnsi="Times New Roman" w:cs="Times New Roman"/>
          <w:vertAlign w:val="superscript"/>
        </w:rPr>
        <w:t>28,29</w:t>
      </w:r>
      <w:r w:rsidRPr="009B0448">
        <w:rPr>
          <w:rFonts w:ascii="Times New Roman" w:hAnsi="Times New Roman" w:cs="Times New Roman"/>
        </w:rPr>
        <w:fldChar w:fldCharType="end"/>
      </w:r>
      <w:r w:rsidRPr="009B0448">
        <w:rPr>
          <w:rFonts w:ascii="Times New Roman" w:hAnsi="Times New Roman" w:cs="Times New Roman"/>
        </w:rPr>
        <w:t xml:space="preserve"> </w:t>
      </w:r>
    </w:p>
    <w:p w14:paraId="3511778C" w14:textId="1A70F89E"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 xml:space="preserve">Neighborhood vulnerability index (NEVI) </w:t>
      </w:r>
      <w:r w:rsidRPr="009B0448">
        <w:rPr>
          <w:rFonts w:ascii="Times New Roman" w:hAnsi="Times New Roman" w:cs="Times New Roman"/>
        </w:rPr>
        <w:t xml:space="preserve">has been </w:t>
      </w:r>
      <w:r w:rsidRPr="009B0448">
        <w:rPr>
          <w:rFonts w:ascii="Times New Roman" w:hAnsi="Times New Roman" w:cs="Times New Roman"/>
        </w:rPr>
        <w:t>constructed for each NYC residential zip code tabulation area (ZCTA) using the toxicological prioritization index (</w:t>
      </w:r>
      <w:proofErr w:type="spellStart"/>
      <w:r w:rsidRPr="009B0448">
        <w:rPr>
          <w:rFonts w:ascii="Times New Roman" w:hAnsi="Times New Roman" w:cs="Times New Roman"/>
        </w:rPr>
        <w:t>ToxPi</w:t>
      </w:r>
      <w:proofErr w:type="spellEnd"/>
      <w:r w:rsidRPr="009B0448">
        <w:rPr>
          <w:rFonts w:ascii="Times New Roman" w:hAnsi="Times New Roman" w:cs="Times New Roman"/>
        </w:rPr>
        <w:t>) profiling and clustering approach; these methods have been described elsewhere.</w:t>
      </w:r>
      <w:r w:rsidRPr="009B0448">
        <w:rPr>
          <w:rFonts w:ascii="Times New Roman" w:hAnsi="Times New Roman" w:cs="Times New Roman"/>
        </w:rPr>
        <w:fldChar w:fldCharType="begin"/>
      </w:r>
      <w:r w:rsidR="005E3F29" w:rsidRPr="009B0448">
        <w:rPr>
          <w:rFonts w:ascii="Times New Roman" w:hAnsi="Times New Roman" w:cs="Times New Roman"/>
        </w:rPr>
        <w:instrText xml:space="preserve"> ADDIN ZOTERO_ITEM CSL_CITATION {"citationID":"SdOso7xm","properties":{"formattedCitation":"\\super 30\\nosupersub{}","plainCitation":"30","noteIndex":0},"citationItems":[{"id":1747,"uris":["http://zotero.org/groups/4817000/items/QA3TX6M5"],"itemData":{"id":1747,"type":"article-journal","container-title":"Environmental Health Perspectives","DOI":"10.1289/ehp.1002180","ISSN":"0091-6765, 1552-9924","issue":"12","journalAbbreviation":"Environmental Health Perspectives","language":"en","page":"1714-1720","source":"DOI.org (Crossref)","title":"Endocrine Profiling and Prioritization of Environmental Chemicals Using ToxCast Data","volume":"118","author":[{"family":"Reif","given":"David M."},{"family":"Martin","given":"Matthew T."},{"family":"Tan","given":"Shirlee W."},{"family":"Houck","given":"Keith A."},{"family":"Judson","given":"Richard S."},{"family":"Richard","given":"Ann M."},{"family":"Knudsen","given":"Thomas B."},{"family":"Dix","given":"David J."},{"family":"Kavlock","given":"Robert J."}],"issued":{"date-parts":[["2010",12]]}}}],"schema":"https://github.com/citation-style-language/schema/raw/master/csl-citation.json"} </w:instrText>
      </w:r>
      <w:r w:rsidRPr="009B0448">
        <w:rPr>
          <w:rFonts w:ascii="Times New Roman" w:hAnsi="Times New Roman" w:cs="Times New Roman"/>
        </w:rPr>
        <w:fldChar w:fldCharType="separate"/>
      </w:r>
      <w:r w:rsidR="005E3F29" w:rsidRPr="009B0448">
        <w:rPr>
          <w:rFonts w:ascii="Times New Roman" w:hAnsi="Times New Roman" w:cs="Times New Roman"/>
          <w:vertAlign w:val="superscript"/>
        </w:rPr>
        <w:t>30</w:t>
      </w:r>
      <w:r w:rsidRPr="009B0448">
        <w:rPr>
          <w:rFonts w:ascii="Times New Roman" w:hAnsi="Times New Roman" w:cs="Times New Roman"/>
        </w:rPr>
        <w:fldChar w:fldCharType="end"/>
      </w:r>
      <w:r w:rsidRPr="009B0448">
        <w:rPr>
          <w:rFonts w:ascii="Times New Roman" w:hAnsi="Times New Roman" w:cs="Times New Roman"/>
        </w:rPr>
        <w:t xml:space="preserve"> Our constructed NEVI </w:t>
      </w:r>
      <w:r w:rsidRPr="009B0448">
        <w:rPr>
          <w:rFonts w:ascii="Times New Roman" w:hAnsi="Times New Roman" w:cs="Times New Roman"/>
        </w:rPr>
        <w:t>will include</w:t>
      </w:r>
      <w:r w:rsidRPr="009B0448">
        <w:rPr>
          <w:rFonts w:ascii="Times New Roman" w:hAnsi="Times New Roman" w:cs="Times New Roman"/>
        </w:rPr>
        <w:t xml:space="preserve"> only neighborhood-level demographic, social, economic, and chronic disease factors. Air pollution metrics </w:t>
      </w:r>
      <w:r w:rsidRPr="009B0448">
        <w:rPr>
          <w:rFonts w:ascii="Times New Roman" w:hAnsi="Times New Roman" w:cs="Times New Roman"/>
        </w:rPr>
        <w:t>are</w:t>
      </w:r>
      <w:r w:rsidRPr="009B0448">
        <w:rPr>
          <w:rFonts w:ascii="Times New Roman" w:hAnsi="Times New Roman" w:cs="Times New Roman"/>
        </w:rPr>
        <w:t xml:space="preserve"> not included in the construction of the NEVI to allow us to examine the direct effects of socioeconomic factors, separate from the effects of air pollution. </w:t>
      </w:r>
    </w:p>
    <w:p w14:paraId="51E5F572" w14:textId="1FBF7743"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 xml:space="preserve">During the study </w:t>
      </w:r>
      <w:proofErr w:type="gramStart"/>
      <w:r w:rsidRPr="009B0448">
        <w:rPr>
          <w:rFonts w:ascii="Times New Roman" w:hAnsi="Times New Roman" w:cs="Times New Roman"/>
        </w:rPr>
        <w:t>time period</w:t>
      </w:r>
      <w:proofErr w:type="gramEnd"/>
      <w:r w:rsidRPr="009B0448">
        <w:rPr>
          <w:rFonts w:ascii="Times New Roman" w:hAnsi="Times New Roman" w:cs="Times New Roman"/>
        </w:rPr>
        <w:t xml:space="preserve">, universal SARS-CoV-2 nasopharyngeal quantitative polymerase chain reaction (PCR) testing was performed at delivery for every patient giving birth in New York City. The </w:t>
      </w:r>
      <w:r w:rsidRPr="009B0448">
        <w:rPr>
          <w:rFonts w:ascii="Times New Roman" w:hAnsi="Times New Roman" w:cs="Times New Roman"/>
        </w:rPr>
        <w:lastRenderedPageBreak/>
        <w:t>electronic medical record contain</w:t>
      </w:r>
      <w:r w:rsidRPr="009B0448">
        <w:rPr>
          <w:rFonts w:ascii="Times New Roman" w:hAnsi="Times New Roman" w:cs="Times New Roman"/>
        </w:rPr>
        <w:t>s</w:t>
      </w:r>
      <w:r w:rsidRPr="009B0448">
        <w:rPr>
          <w:rFonts w:ascii="Times New Roman" w:hAnsi="Times New Roman" w:cs="Times New Roman"/>
        </w:rPr>
        <w:t xml:space="preserve"> information whether these patients tested positive or negative for SARS-CoV-2 at the time of delivery</w:t>
      </w:r>
      <w:r w:rsidRPr="009B0448">
        <w:rPr>
          <w:rFonts w:ascii="Times New Roman" w:hAnsi="Times New Roman" w:cs="Times New Roman"/>
        </w:rPr>
        <w:t>, and we will use this data to get information about infection status.</w:t>
      </w:r>
    </w:p>
    <w:p w14:paraId="431E5376" w14:textId="602E086A"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 xml:space="preserve">Air pollution data </w:t>
      </w:r>
      <w:r w:rsidRPr="009B0448">
        <w:rPr>
          <w:rFonts w:ascii="Times New Roman" w:hAnsi="Times New Roman" w:cs="Times New Roman"/>
        </w:rPr>
        <w:t>will be</w:t>
      </w:r>
      <w:r w:rsidRPr="009B0448">
        <w:rPr>
          <w:rFonts w:ascii="Times New Roman" w:hAnsi="Times New Roman" w:cs="Times New Roman"/>
        </w:rPr>
        <w:t xml:space="preserve"> obtained from the NYCCAS. We </w:t>
      </w:r>
      <w:r w:rsidRPr="009B0448">
        <w:rPr>
          <w:rFonts w:ascii="Times New Roman" w:hAnsi="Times New Roman" w:cs="Times New Roman"/>
        </w:rPr>
        <w:t>will represent</w:t>
      </w:r>
      <w:r w:rsidRPr="009B0448">
        <w:rPr>
          <w:rFonts w:ascii="Times New Roman" w:hAnsi="Times New Roman" w:cs="Times New Roman"/>
        </w:rPr>
        <w:t xml:space="preserve"> long-term air pollution using a 10-year averaged PM2.5 exposure level. </w:t>
      </w:r>
      <w:r w:rsidR="005E3F29" w:rsidRPr="009B0448">
        <w:rPr>
          <w:rFonts w:ascii="Times New Roman" w:hAnsi="Times New Roman" w:cs="Times New Roman"/>
        </w:rPr>
        <w:t xml:space="preserve">Individual participants’ </w:t>
      </w:r>
      <w:r w:rsidRPr="009B0448">
        <w:rPr>
          <w:rFonts w:ascii="Times New Roman" w:hAnsi="Times New Roman" w:cs="Times New Roman"/>
        </w:rPr>
        <w:t xml:space="preserve">average PM2.5 level </w:t>
      </w:r>
      <w:r w:rsidR="005E3F29" w:rsidRPr="009B0448">
        <w:rPr>
          <w:rFonts w:ascii="Times New Roman" w:hAnsi="Times New Roman" w:cs="Times New Roman"/>
        </w:rPr>
        <w:t xml:space="preserve">will be ascertained </w:t>
      </w:r>
      <w:r w:rsidRPr="009B0448">
        <w:rPr>
          <w:rFonts w:ascii="Times New Roman" w:hAnsi="Times New Roman" w:cs="Times New Roman"/>
        </w:rPr>
        <w:t>based on their</w:t>
      </w:r>
      <w:r w:rsidR="005E3F29" w:rsidRPr="009B0448">
        <w:rPr>
          <w:rFonts w:ascii="Times New Roman" w:hAnsi="Times New Roman" w:cs="Times New Roman"/>
        </w:rPr>
        <w:t xml:space="preserve"> NYC</w:t>
      </w:r>
      <w:r w:rsidRPr="009B0448">
        <w:rPr>
          <w:rFonts w:ascii="Times New Roman" w:hAnsi="Times New Roman" w:cs="Times New Roman"/>
        </w:rPr>
        <w:t xml:space="preserve"> zip code of residence at the time of delivery. </w:t>
      </w:r>
      <w:r w:rsidR="005E3F29" w:rsidRPr="009B0448">
        <w:rPr>
          <w:rFonts w:ascii="Times New Roman" w:hAnsi="Times New Roman" w:cs="Times New Roman"/>
        </w:rPr>
        <w:t>Because the variable does not follow a linear trend, we will split this</w:t>
      </w:r>
      <w:r w:rsidRPr="009B0448">
        <w:rPr>
          <w:rFonts w:ascii="Times New Roman" w:hAnsi="Times New Roman" w:cs="Times New Roman"/>
        </w:rPr>
        <w:t xml:space="preserve"> continuous air pollution variable into </w:t>
      </w:r>
      <w:r w:rsidR="005E3F29" w:rsidRPr="009B0448">
        <w:rPr>
          <w:rFonts w:ascii="Times New Roman" w:hAnsi="Times New Roman" w:cs="Times New Roman"/>
        </w:rPr>
        <w:t>quartiles and use t</w:t>
      </w:r>
      <w:r w:rsidRPr="009B0448">
        <w:rPr>
          <w:rFonts w:ascii="Times New Roman" w:hAnsi="Times New Roman" w:cs="Times New Roman"/>
        </w:rPr>
        <w:t>his</w:t>
      </w:r>
      <w:r w:rsidR="005E3F29" w:rsidRPr="009B0448">
        <w:rPr>
          <w:rFonts w:ascii="Times New Roman" w:hAnsi="Times New Roman" w:cs="Times New Roman"/>
        </w:rPr>
        <w:t xml:space="preserve"> </w:t>
      </w:r>
      <w:r w:rsidRPr="009B0448">
        <w:rPr>
          <w:rFonts w:ascii="Times New Roman" w:hAnsi="Times New Roman" w:cs="Times New Roman"/>
        </w:rPr>
        <w:t>categorical variable in all analyses.</w:t>
      </w:r>
    </w:p>
    <w:p w14:paraId="7F1594FA" w14:textId="193F4332"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 xml:space="preserve">Our outcomes of interest in this study </w:t>
      </w:r>
      <w:r w:rsidR="005E3F29" w:rsidRPr="009B0448">
        <w:rPr>
          <w:rFonts w:ascii="Times New Roman" w:hAnsi="Times New Roman" w:cs="Times New Roman"/>
        </w:rPr>
        <w:t>are</w:t>
      </w:r>
      <w:r w:rsidRPr="009B0448">
        <w:rPr>
          <w:rFonts w:ascii="Times New Roman" w:hAnsi="Times New Roman" w:cs="Times New Roman"/>
        </w:rPr>
        <w:t xml:space="preserve"> delivery type (cesarean or vaginal) and pre-eclampsia status. Pre-eclampsia is a hypertensive disorder during pregnancy which can be diagnosed after 20 gestational weeks. Pre-eclampsia is identified if a pregnant individual experiences a systolic blood pressure </w:t>
      </w:r>
      <w:r w:rsidRPr="009B0448">
        <w:rPr>
          <w:rFonts w:ascii="Times New Roman" w:hAnsi="Times New Roman" w:cs="Times New Roman"/>
        </w:rPr>
        <w:sym w:font="Symbol" w:char="F0B3"/>
      </w:r>
      <w:r w:rsidRPr="009B0448">
        <w:rPr>
          <w:rFonts w:ascii="Times New Roman" w:hAnsi="Times New Roman" w:cs="Times New Roman"/>
        </w:rPr>
        <w:t xml:space="preserve"> 140 mmHg or diastolic blood pressure </w:t>
      </w:r>
      <w:r w:rsidRPr="009B0448">
        <w:rPr>
          <w:rFonts w:ascii="Times New Roman" w:hAnsi="Times New Roman" w:cs="Times New Roman"/>
        </w:rPr>
        <w:sym w:font="Symbol" w:char="F0B3"/>
      </w:r>
      <w:r w:rsidRPr="009B0448">
        <w:rPr>
          <w:rFonts w:ascii="Times New Roman" w:hAnsi="Times New Roman" w:cs="Times New Roman"/>
        </w:rPr>
        <w:t xml:space="preserve"> 90 at least four hours apart, or if they experience a systolic blood pressure </w:t>
      </w:r>
      <w:r w:rsidRPr="009B0448">
        <w:rPr>
          <w:rFonts w:ascii="Times New Roman" w:hAnsi="Times New Roman" w:cs="Times New Roman"/>
        </w:rPr>
        <w:sym w:font="Symbol" w:char="F0B3"/>
      </w:r>
      <w:r w:rsidRPr="009B0448">
        <w:rPr>
          <w:rFonts w:ascii="Times New Roman" w:hAnsi="Times New Roman" w:cs="Times New Roman"/>
        </w:rPr>
        <w:t xml:space="preserve"> 160 mmHg or diastolic blood pressure </w:t>
      </w:r>
      <w:r w:rsidRPr="009B0448">
        <w:rPr>
          <w:rFonts w:ascii="Times New Roman" w:hAnsi="Times New Roman" w:cs="Times New Roman"/>
        </w:rPr>
        <w:sym w:font="Symbol" w:char="F0B3"/>
      </w:r>
      <w:r w:rsidRPr="009B0448">
        <w:rPr>
          <w:rFonts w:ascii="Times New Roman" w:hAnsi="Times New Roman" w:cs="Times New Roman"/>
        </w:rPr>
        <w:t xml:space="preserve"> 110 mmHg in a shorter amount of time.</w:t>
      </w:r>
      <w:r w:rsidRPr="009B0448">
        <w:rPr>
          <w:rFonts w:ascii="Times New Roman" w:hAnsi="Times New Roman" w:cs="Times New Roman"/>
        </w:rPr>
        <w:fldChar w:fldCharType="begin"/>
      </w:r>
      <w:r w:rsidR="005E3F29" w:rsidRPr="009B0448">
        <w:rPr>
          <w:rFonts w:ascii="Times New Roman" w:hAnsi="Times New Roman" w:cs="Times New Roman"/>
        </w:rPr>
        <w:instrText xml:space="preserve"> ADDIN ZOTERO_ITEM CSL_CITATION {"citationID":"zv4YgOCZ","properties":{"formattedCitation":"\\super 31\\nosupersub{}","plainCitation":"31","noteIndex":0},"citationItems":[{"id":1759,"uris":["http://zotero.org/groups/4817000/items/UCSMJEGK"],"itemData":{"id":1759,"type":"chapter","abstract":"Preeclampsia is a hypertensive disorder in pregnancy related to 2% to 8% of pregnancy-related complications worldwide. It results in 9% to 26% of maternal deaths in low-income countries and 16% in high-income countries. Preeclampsia is defined as new-onset hypertension. The parameters for initial identification of preeclampsia are specifically defined as a systolic blood pressure of 140 mm Hg or more or diastolic blood pressure of 90 mm Hg or more on two occasions at least 4 hours apart; or shorter interval timing of systolic blood pressure of 160 mm Hg or more or diastolic blood pressure of 110 mm Hg or more, all of which must be identified after 20 weeks of gestation. The initial presentation of preeclampsia typically arises in near-term pregnancies. Other significant findings that may or may not be a part of the clinical presentation include proteinuria,  signs of end-organ damage, such as thrombocytopenia, impaired liver function, severe persistent right upper quadrant or epigastric pain, excluding all other alternative diagnoses, new-onset headache unresponsive to all forms of management, pulmonary edema, or renal insufficiency with abnormal lab values. Further distinguishing subcategories of preeclampsia include classification into mild or severe, which are deemed so based upon presentation and clinical criteria, to be described further.","call-number":"NBK570611","container-title":"StatPearls","event-place":"Treasure Island (FL)","language":"eng","license":"Copyright © 2023, StatPearls Publishing LLC.","note":"PMID: 34033373","publisher":"StatPearls Publishing","publisher-place":"Treasure Island (FL)","source":"PubMed","title":"Preeclampsia","URL":"http://www.ncbi.nlm.nih.gov/books/NBK570611/","author":[{"family":"Karrar","given":"Shahd A."},{"family":"Hong","given":"Peter L."}],"accessed":{"date-parts":[["2023",5,2]]},"issued":{"date-parts":[["2023"]]}}}],"schema":"https://github.com/citation-style-language/schema/raw/master/csl-citation.json"} </w:instrText>
      </w:r>
      <w:r w:rsidRPr="009B0448">
        <w:rPr>
          <w:rFonts w:ascii="Times New Roman" w:hAnsi="Times New Roman" w:cs="Times New Roman"/>
        </w:rPr>
        <w:fldChar w:fldCharType="separate"/>
      </w:r>
      <w:r w:rsidR="005E3F29" w:rsidRPr="009B0448">
        <w:rPr>
          <w:rFonts w:ascii="Times New Roman" w:hAnsi="Times New Roman" w:cs="Times New Roman"/>
          <w:vertAlign w:val="superscript"/>
        </w:rPr>
        <w:t>31</w:t>
      </w:r>
      <w:r w:rsidRPr="009B0448">
        <w:rPr>
          <w:rFonts w:ascii="Times New Roman" w:hAnsi="Times New Roman" w:cs="Times New Roman"/>
        </w:rPr>
        <w:fldChar w:fldCharType="end"/>
      </w:r>
      <w:r w:rsidRPr="009B0448">
        <w:rPr>
          <w:rFonts w:ascii="Times New Roman" w:hAnsi="Times New Roman" w:cs="Times New Roman"/>
        </w:rPr>
        <w:t xml:space="preserve"> </w:t>
      </w:r>
    </w:p>
    <w:p w14:paraId="548D98F6" w14:textId="5158DB20"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We created a directed acyclic graph to hypothesize potential confounders. We used a minimally sufficient adjustment set for estimating the total effect of COVID-19 infection on delivery type and pre-eclampsia status. These covariates include diabetes status, asthma status, ever-smoker status, maternal age at birth, and the NEVI.</w:t>
      </w:r>
    </w:p>
    <w:p w14:paraId="347895FC" w14:textId="4A068850"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 xml:space="preserve">We </w:t>
      </w:r>
      <w:r w:rsidR="005E3F29" w:rsidRPr="009B0448">
        <w:rPr>
          <w:rFonts w:ascii="Times New Roman" w:hAnsi="Times New Roman" w:cs="Times New Roman"/>
        </w:rPr>
        <w:t xml:space="preserve">will </w:t>
      </w:r>
      <w:r w:rsidRPr="009B0448">
        <w:rPr>
          <w:rFonts w:ascii="Times New Roman" w:hAnsi="Times New Roman" w:cs="Times New Roman"/>
        </w:rPr>
        <w:t xml:space="preserve">perform multivariable logistic regression models to examine the effects of COVID-19 infection and long-term air pollution on each of the two birth outcomes. Because the effects of SARS-CoV-2 have been distinct based on circulating variants, all analyses </w:t>
      </w:r>
      <w:r w:rsidR="005E3F29" w:rsidRPr="009B0448">
        <w:rPr>
          <w:rFonts w:ascii="Times New Roman" w:hAnsi="Times New Roman" w:cs="Times New Roman"/>
        </w:rPr>
        <w:t>will be</w:t>
      </w:r>
      <w:r w:rsidRPr="009B0448">
        <w:rPr>
          <w:rFonts w:ascii="Times New Roman" w:hAnsi="Times New Roman" w:cs="Times New Roman"/>
        </w:rPr>
        <w:t xml:space="preserve"> stratified on the wave of the pandemic during which </w:t>
      </w:r>
      <w:r w:rsidR="005E3F29" w:rsidRPr="009B0448">
        <w:rPr>
          <w:rFonts w:ascii="Times New Roman" w:hAnsi="Times New Roman" w:cs="Times New Roman"/>
        </w:rPr>
        <w:t>participants</w:t>
      </w:r>
      <w:r w:rsidRPr="009B0448">
        <w:rPr>
          <w:rFonts w:ascii="Times New Roman" w:hAnsi="Times New Roman" w:cs="Times New Roman"/>
        </w:rPr>
        <w:t xml:space="preserve"> gave birth. We </w:t>
      </w:r>
      <w:r w:rsidR="005E3F29" w:rsidRPr="009B0448">
        <w:rPr>
          <w:rFonts w:ascii="Times New Roman" w:hAnsi="Times New Roman" w:cs="Times New Roman"/>
        </w:rPr>
        <w:t>will define</w:t>
      </w:r>
      <w:r w:rsidRPr="009B0448">
        <w:rPr>
          <w:rFonts w:ascii="Times New Roman" w:hAnsi="Times New Roman" w:cs="Times New Roman"/>
        </w:rPr>
        <w:t xml:space="preserve"> the first wave to be from March 2020 to June 2020, the second wave to be from July 2020 to October 2020, and the third wave to be from November 2020 to February 2021. </w:t>
      </w:r>
    </w:p>
    <w:p w14:paraId="111EA97C" w14:textId="728BC0BB" w:rsidR="00E60D43" w:rsidRPr="009B0448" w:rsidRDefault="00E60D43" w:rsidP="009B0448">
      <w:pPr>
        <w:spacing w:line="240" w:lineRule="auto"/>
        <w:rPr>
          <w:rFonts w:ascii="Times New Roman" w:hAnsi="Times New Roman" w:cs="Times New Roman"/>
        </w:rPr>
      </w:pPr>
      <w:r w:rsidRPr="009B0448">
        <w:rPr>
          <w:rFonts w:ascii="Times New Roman" w:hAnsi="Times New Roman" w:cs="Times New Roman"/>
        </w:rPr>
        <w:t xml:space="preserve">We </w:t>
      </w:r>
      <w:r w:rsidR="005E3F29" w:rsidRPr="009B0448">
        <w:rPr>
          <w:rFonts w:ascii="Times New Roman" w:hAnsi="Times New Roman" w:cs="Times New Roman"/>
        </w:rPr>
        <w:t>will model</w:t>
      </w:r>
      <w:r w:rsidRPr="009B0448">
        <w:rPr>
          <w:rFonts w:ascii="Times New Roman" w:hAnsi="Times New Roman" w:cs="Times New Roman"/>
        </w:rPr>
        <w:t xml:space="preserve"> the effects of COVID-19 infection on delivery type and pre-eclampsia status in crude models, then separately add an interaction term to test for effect modification by the categorical air pollution variable. Adjusted models </w:t>
      </w:r>
      <w:r w:rsidR="005E3F29" w:rsidRPr="009B0448">
        <w:rPr>
          <w:rFonts w:ascii="Times New Roman" w:hAnsi="Times New Roman" w:cs="Times New Roman"/>
        </w:rPr>
        <w:t>will include</w:t>
      </w:r>
      <w:r w:rsidRPr="009B0448">
        <w:rPr>
          <w:rFonts w:ascii="Times New Roman" w:hAnsi="Times New Roman" w:cs="Times New Roman"/>
        </w:rPr>
        <w:t xml:space="preserve"> the following covariates: asthma status (defined as having any diabetes diagnosis in the medical record), diabetes status (defined as having any diabetes diagnosis in the medical record), maternal age at birth, and the constructed NEVI. We </w:t>
      </w:r>
      <w:r w:rsidR="005E3F29" w:rsidRPr="009B0448">
        <w:rPr>
          <w:rFonts w:ascii="Times New Roman" w:hAnsi="Times New Roman" w:cs="Times New Roman"/>
        </w:rPr>
        <w:t xml:space="preserve">will </w:t>
      </w:r>
      <w:r w:rsidRPr="009B0448">
        <w:rPr>
          <w:rFonts w:ascii="Times New Roman" w:hAnsi="Times New Roman" w:cs="Times New Roman"/>
        </w:rPr>
        <w:t xml:space="preserve">report odds ratios and 95% confidence intervals for these effects. To investigate effect modification between air pollution and COVID-19 infection, we </w:t>
      </w:r>
      <w:r w:rsidR="005E3F29" w:rsidRPr="009B0448">
        <w:rPr>
          <w:rFonts w:ascii="Times New Roman" w:hAnsi="Times New Roman" w:cs="Times New Roman"/>
        </w:rPr>
        <w:t>will use</w:t>
      </w:r>
      <w:r w:rsidRPr="009B0448">
        <w:rPr>
          <w:rFonts w:ascii="Times New Roman" w:hAnsi="Times New Roman" w:cs="Times New Roman"/>
        </w:rPr>
        <w:t xml:space="preserve"> linear combination of beta coefficients to report the effect of COVID-19 infection in the second, third, and fourth quartile of air pollution exposure, compared to the effect of COVID-19 infection alone.</w:t>
      </w:r>
    </w:p>
    <w:p w14:paraId="7BA0C911" w14:textId="70B92855" w:rsidR="00E60D43" w:rsidRPr="009B0448" w:rsidRDefault="005E3F29" w:rsidP="009B0448">
      <w:pPr>
        <w:spacing w:line="240" w:lineRule="auto"/>
        <w:rPr>
          <w:rFonts w:ascii="Times New Roman" w:hAnsi="Times New Roman" w:cs="Times New Roman"/>
        </w:rPr>
      </w:pPr>
      <w:r w:rsidRPr="009B0448">
        <w:rPr>
          <w:rFonts w:ascii="Times New Roman" w:hAnsi="Times New Roman" w:cs="Times New Roman"/>
          <w:b/>
          <w:bCs/>
        </w:rPr>
        <w:t>References</w:t>
      </w:r>
    </w:p>
    <w:p w14:paraId="1EDEBA96" w14:textId="77777777" w:rsidR="005E3F29" w:rsidRPr="009B0448" w:rsidRDefault="00D661DD" w:rsidP="009B0448">
      <w:pPr>
        <w:pStyle w:val="Bibliography"/>
        <w:rPr>
          <w:rFonts w:ascii="Times New Roman" w:hAnsi="Times New Roman" w:cs="Times New Roman"/>
        </w:rPr>
      </w:pPr>
      <w:r w:rsidRPr="009B0448">
        <w:rPr>
          <w:rFonts w:ascii="Times New Roman" w:hAnsi="Times New Roman" w:cs="Times New Roman"/>
        </w:rPr>
        <w:fldChar w:fldCharType="begin"/>
      </w:r>
      <w:r w:rsidRPr="009B0448">
        <w:rPr>
          <w:rFonts w:ascii="Times New Roman" w:hAnsi="Times New Roman" w:cs="Times New Roman"/>
        </w:rPr>
        <w:instrText xml:space="preserve"> ADDIN ZOTERO_BIBL {"uncited":[],"omitted":[],"custom":[]} CSL_BIBLIOGRAPHY </w:instrText>
      </w:r>
      <w:r w:rsidRPr="009B0448">
        <w:rPr>
          <w:rFonts w:ascii="Times New Roman" w:hAnsi="Times New Roman" w:cs="Times New Roman"/>
        </w:rPr>
        <w:fldChar w:fldCharType="separate"/>
      </w:r>
      <w:r w:rsidR="005E3F29" w:rsidRPr="009B0448">
        <w:rPr>
          <w:rFonts w:ascii="Times New Roman" w:hAnsi="Times New Roman" w:cs="Times New Roman"/>
        </w:rPr>
        <w:t>1.</w:t>
      </w:r>
      <w:r w:rsidR="005E3F29" w:rsidRPr="009B0448">
        <w:rPr>
          <w:rFonts w:ascii="Times New Roman" w:hAnsi="Times New Roman" w:cs="Times New Roman"/>
        </w:rPr>
        <w:tab/>
        <w:t>World Health Organization. WHO Coronavirus (COVID-19) Dashboard. Accessed December 29, 2022. https://covid19.who.int</w:t>
      </w:r>
    </w:p>
    <w:p w14:paraId="61A8C8A8"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w:t>
      </w:r>
      <w:r w:rsidRPr="009B0448">
        <w:rPr>
          <w:rFonts w:ascii="Times New Roman" w:hAnsi="Times New Roman" w:cs="Times New Roman"/>
        </w:rPr>
        <w:tab/>
      </w:r>
      <w:proofErr w:type="spellStart"/>
      <w:r w:rsidRPr="009B0448">
        <w:rPr>
          <w:rFonts w:ascii="Times New Roman" w:hAnsi="Times New Roman" w:cs="Times New Roman"/>
        </w:rPr>
        <w:t>Oncel</w:t>
      </w:r>
      <w:proofErr w:type="spellEnd"/>
      <w:r w:rsidRPr="009B0448">
        <w:rPr>
          <w:rFonts w:ascii="Times New Roman" w:hAnsi="Times New Roman" w:cs="Times New Roman"/>
        </w:rPr>
        <w:t xml:space="preserve"> MY, </w:t>
      </w:r>
      <w:proofErr w:type="spellStart"/>
      <w:r w:rsidRPr="009B0448">
        <w:rPr>
          <w:rFonts w:ascii="Times New Roman" w:hAnsi="Times New Roman" w:cs="Times New Roman"/>
        </w:rPr>
        <w:t>Akın</w:t>
      </w:r>
      <w:proofErr w:type="spellEnd"/>
      <w:r w:rsidRPr="009B0448">
        <w:rPr>
          <w:rFonts w:ascii="Times New Roman" w:hAnsi="Times New Roman" w:cs="Times New Roman"/>
        </w:rPr>
        <w:t xml:space="preserve"> IM, </w:t>
      </w:r>
      <w:proofErr w:type="spellStart"/>
      <w:r w:rsidRPr="009B0448">
        <w:rPr>
          <w:rFonts w:ascii="Times New Roman" w:hAnsi="Times New Roman" w:cs="Times New Roman"/>
        </w:rPr>
        <w:t>Kanburoglu</w:t>
      </w:r>
      <w:proofErr w:type="spellEnd"/>
      <w:r w:rsidRPr="009B0448">
        <w:rPr>
          <w:rFonts w:ascii="Times New Roman" w:hAnsi="Times New Roman" w:cs="Times New Roman"/>
        </w:rPr>
        <w:t xml:space="preserve"> MK, et al. A multicenter study on epidemiological and clinical characteristics of 125 newborns born to women infected with COVID-19 by Turkish Neonatal Society. </w:t>
      </w:r>
      <w:proofErr w:type="spellStart"/>
      <w:r w:rsidRPr="009B0448">
        <w:rPr>
          <w:rFonts w:ascii="Times New Roman" w:hAnsi="Times New Roman" w:cs="Times New Roman"/>
          <w:i/>
          <w:iCs/>
        </w:rPr>
        <w:t>Eur</w:t>
      </w:r>
      <w:proofErr w:type="spellEnd"/>
      <w:r w:rsidRPr="009B0448">
        <w:rPr>
          <w:rFonts w:ascii="Times New Roman" w:hAnsi="Times New Roman" w:cs="Times New Roman"/>
          <w:i/>
          <w:iCs/>
        </w:rPr>
        <w:t xml:space="preserve"> J </w:t>
      </w:r>
      <w:proofErr w:type="spellStart"/>
      <w:r w:rsidRPr="009B0448">
        <w:rPr>
          <w:rFonts w:ascii="Times New Roman" w:hAnsi="Times New Roman" w:cs="Times New Roman"/>
          <w:i/>
          <w:iCs/>
        </w:rPr>
        <w:t>Pediatr</w:t>
      </w:r>
      <w:proofErr w:type="spellEnd"/>
      <w:r w:rsidRPr="009B0448">
        <w:rPr>
          <w:rFonts w:ascii="Times New Roman" w:hAnsi="Times New Roman" w:cs="Times New Roman"/>
        </w:rPr>
        <w:t>. 2021;180(3):733-742. doi:10.1007/s00431-020-03767-5</w:t>
      </w:r>
    </w:p>
    <w:p w14:paraId="2326CFC4"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3.</w:t>
      </w:r>
      <w:r w:rsidRPr="009B0448">
        <w:rPr>
          <w:rFonts w:ascii="Times New Roman" w:hAnsi="Times New Roman" w:cs="Times New Roman"/>
        </w:rPr>
        <w:tab/>
        <w:t xml:space="preserve">de Oliveira KF, de Oliveira JF, </w:t>
      </w:r>
      <w:proofErr w:type="spellStart"/>
      <w:r w:rsidRPr="009B0448">
        <w:rPr>
          <w:rFonts w:ascii="Times New Roman" w:hAnsi="Times New Roman" w:cs="Times New Roman"/>
        </w:rPr>
        <w:t>Wernet</w:t>
      </w:r>
      <w:proofErr w:type="spellEnd"/>
      <w:r w:rsidRPr="009B0448">
        <w:rPr>
          <w:rFonts w:ascii="Times New Roman" w:hAnsi="Times New Roman" w:cs="Times New Roman"/>
        </w:rPr>
        <w:t xml:space="preserve"> M, Carvalho </w:t>
      </w:r>
      <w:proofErr w:type="spellStart"/>
      <w:r w:rsidRPr="009B0448">
        <w:rPr>
          <w:rFonts w:ascii="Times New Roman" w:hAnsi="Times New Roman" w:cs="Times New Roman"/>
        </w:rPr>
        <w:t>Paschoini</w:t>
      </w:r>
      <w:proofErr w:type="spellEnd"/>
      <w:r w:rsidRPr="009B0448">
        <w:rPr>
          <w:rFonts w:ascii="Times New Roman" w:hAnsi="Times New Roman" w:cs="Times New Roman"/>
        </w:rPr>
        <w:t xml:space="preserve"> M, Ruiz MT. COVID-19 and pregnancy: A scoping review on pregnancy characteristics and outcomes. </w:t>
      </w:r>
      <w:r w:rsidRPr="009B0448">
        <w:rPr>
          <w:rFonts w:ascii="Times New Roman" w:hAnsi="Times New Roman" w:cs="Times New Roman"/>
          <w:i/>
          <w:iCs/>
        </w:rPr>
        <w:t xml:space="preserve">Int J </w:t>
      </w:r>
      <w:proofErr w:type="spellStart"/>
      <w:r w:rsidRPr="009B0448">
        <w:rPr>
          <w:rFonts w:ascii="Times New Roman" w:hAnsi="Times New Roman" w:cs="Times New Roman"/>
          <w:i/>
          <w:iCs/>
        </w:rPr>
        <w:t>Nurs</w:t>
      </w:r>
      <w:proofErr w:type="spellEnd"/>
      <w:r w:rsidRPr="009B0448">
        <w:rPr>
          <w:rFonts w:ascii="Times New Roman" w:hAnsi="Times New Roman" w:cs="Times New Roman"/>
          <w:i/>
          <w:iCs/>
        </w:rPr>
        <w:t xml:space="preserve"> </w:t>
      </w:r>
      <w:proofErr w:type="spellStart"/>
      <w:r w:rsidRPr="009B0448">
        <w:rPr>
          <w:rFonts w:ascii="Times New Roman" w:hAnsi="Times New Roman" w:cs="Times New Roman"/>
          <w:i/>
          <w:iCs/>
        </w:rPr>
        <w:t>Pract</w:t>
      </w:r>
      <w:proofErr w:type="spellEnd"/>
      <w:r w:rsidRPr="009B0448">
        <w:rPr>
          <w:rFonts w:ascii="Times New Roman" w:hAnsi="Times New Roman" w:cs="Times New Roman"/>
        </w:rPr>
        <w:t>. 2021;27(5</w:t>
      </w:r>
      <w:proofErr w:type="gramStart"/>
      <w:r w:rsidRPr="009B0448">
        <w:rPr>
          <w:rFonts w:ascii="Times New Roman" w:hAnsi="Times New Roman" w:cs="Times New Roman"/>
        </w:rPr>
        <w:t>):e</w:t>
      </w:r>
      <w:proofErr w:type="gramEnd"/>
      <w:r w:rsidRPr="009B0448">
        <w:rPr>
          <w:rFonts w:ascii="Times New Roman" w:hAnsi="Times New Roman" w:cs="Times New Roman"/>
        </w:rPr>
        <w:t>12956. doi:10.1111/ijn.12956</w:t>
      </w:r>
    </w:p>
    <w:p w14:paraId="22FD59E9"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4.</w:t>
      </w:r>
      <w:r w:rsidRPr="009B0448">
        <w:rPr>
          <w:rFonts w:ascii="Times New Roman" w:hAnsi="Times New Roman" w:cs="Times New Roman"/>
        </w:rPr>
        <w:tab/>
      </w:r>
      <w:proofErr w:type="spellStart"/>
      <w:r w:rsidRPr="009B0448">
        <w:rPr>
          <w:rFonts w:ascii="Times New Roman" w:hAnsi="Times New Roman" w:cs="Times New Roman"/>
        </w:rPr>
        <w:t>Tekbali</w:t>
      </w:r>
      <w:proofErr w:type="spellEnd"/>
      <w:r w:rsidRPr="009B0448">
        <w:rPr>
          <w:rFonts w:ascii="Times New Roman" w:hAnsi="Times New Roman" w:cs="Times New Roman"/>
        </w:rPr>
        <w:t xml:space="preserve"> A, </w:t>
      </w:r>
      <w:proofErr w:type="spellStart"/>
      <w:r w:rsidRPr="009B0448">
        <w:rPr>
          <w:rFonts w:ascii="Times New Roman" w:hAnsi="Times New Roman" w:cs="Times New Roman"/>
        </w:rPr>
        <w:t>Grünebaum</w:t>
      </w:r>
      <w:proofErr w:type="spellEnd"/>
      <w:r w:rsidRPr="009B0448">
        <w:rPr>
          <w:rFonts w:ascii="Times New Roman" w:hAnsi="Times New Roman" w:cs="Times New Roman"/>
        </w:rPr>
        <w:t xml:space="preserve"> A, </w:t>
      </w:r>
      <w:proofErr w:type="spellStart"/>
      <w:r w:rsidRPr="009B0448">
        <w:rPr>
          <w:rFonts w:ascii="Times New Roman" w:hAnsi="Times New Roman" w:cs="Times New Roman"/>
        </w:rPr>
        <w:t>Saraya</w:t>
      </w:r>
      <w:proofErr w:type="spellEnd"/>
      <w:r w:rsidRPr="009B0448">
        <w:rPr>
          <w:rFonts w:ascii="Times New Roman" w:hAnsi="Times New Roman" w:cs="Times New Roman"/>
        </w:rPr>
        <w:t xml:space="preserve"> A, McCullough L, Bornstein E, Chervenak FA. Pregnant vs nonpregnant severe acute respiratory syndrome coronavirus 2 and coronavirus disease 2019 hospital </w:t>
      </w:r>
      <w:r w:rsidRPr="009B0448">
        <w:rPr>
          <w:rFonts w:ascii="Times New Roman" w:hAnsi="Times New Roman" w:cs="Times New Roman"/>
        </w:rPr>
        <w:lastRenderedPageBreak/>
        <w:t xml:space="preserve">admissions: the first 4 weeks in New York. </w:t>
      </w:r>
      <w:r w:rsidRPr="009B0448">
        <w:rPr>
          <w:rFonts w:ascii="Times New Roman" w:hAnsi="Times New Roman" w:cs="Times New Roman"/>
          <w:i/>
          <w:iCs/>
        </w:rPr>
        <w:t>American Journal of Obstetrics and Gynecology</w:t>
      </w:r>
      <w:r w:rsidRPr="009B0448">
        <w:rPr>
          <w:rFonts w:ascii="Times New Roman" w:hAnsi="Times New Roman" w:cs="Times New Roman"/>
        </w:rPr>
        <w:t xml:space="preserve">. 2020;223(1):126-127. </w:t>
      </w:r>
      <w:proofErr w:type="gramStart"/>
      <w:r w:rsidRPr="009B0448">
        <w:rPr>
          <w:rFonts w:ascii="Times New Roman" w:hAnsi="Times New Roman" w:cs="Times New Roman"/>
        </w:rPr>
        <w:t>doi:10.1016/j.ajog</w:t>
      </w:r>
      <w:proofErr w:type="gramEnd"/>
      <w:r w:rsidRPr="009B0448">
        <w:rPr>
          <w:rFonts w:ascii="Times New Roman" w:hAnsi="Times New Roman" w:cs="Times New Roman"/>
        </w:rPr>
        <w:t>.2020.04.012</w:t>
      </w:r>
    </w:p>
    <w:p w14:paraId="6C6F12F6"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5.</w:t>
      </w:r>
      <w:r w:rsidRPr="009B0448">
        <w:rPr>
          <w:rFonts w:ascii="Times New Roman" w:hAnsi="Times New Roman" w:cs="Times New Roman"/>
        </w:rPr>
        <w:tab/>
        <w:t xml:space="preserve">Breslin N, Baptiste C, </w:t>
      </w:r>
      <w:proofErr w:type="spellStart"/>
      <w:r w:rsidRPr="009B0448">
        <w:rPr>
          <w:rFonts w:ascii="Times New Roman" w:hAnsi="Times New Roman" w:cs="Times New Roman"/>
        </w:rPr>
        <w:t>Gyamfi</w:t>
      </w:r>
      <w:proofErr w:type="spellEnd"/>
      <w:r w:rsidRPr="009B0448">
        <w:rPr>
          <w:rFonts w:ascii="Times New Roman" w:hAnsi="Times New Roman" w:cs="Times New Roman"/>
        </w:rPr>
        <w:t xml:space="preserve">-Bannerman C, et al. Coronavirus disease 2019 infection among asymptomatic and symptomatic pregnant women: two weeks of confirmed presentations to an affiliated pair of New York City hospitals. </w:t>
      </w:r>
      <w:r w:rsidRPr="009B0448">
        <w:rPr>
          <w:rFonts w:ascii="Times New Roman" w:hAnsi="Times New Roman" w:cs="Times New Roman"/>
          <w:i/>
          <w:iCs/>
        </w:rPr>
        <w:t xml:space="preserve">Am J </w:t>
      </w:r>
      <w:proofErr w:type="spellStart"/>
      <w:r w:rsidRPr="009B0448">
        <w:rPr>
          <w:rFonts w:ascii="Times New Roman" w:hAnsi="Times New Roman" w:cs="Times New Roman"/>
          <w:i/>
          <w:iCs/>
        </w:rPr>
        <w:t>Obstet</w:t>
      </w:r>
      <w:proofErr w:type="spellEnd"/>
      <w:r w:rsidRPr="009B0448">
        <w:rPr>
          <w:rFonts w:ascii="Times New Roman" w:hAnsi="Times New Roman" w:cs="Times New Roman"/>
          <w:i/>
          <w:iCs/>
        </w:rPr>
        <w:t xml:space="preserve"> </w:t>
      </w:r>
      <w:proofErr w:type="spellStart"/>
      <w:r w:rsidRPr="009B0448">
        <w:rPr>
          <w:rFonts w:ascii="Times New Roman" w:hAnsi="Times New Roman" w:cs="Times New Roman"/>
          <w:i/>
          <w:iCs/>
        </w:rPr>
        <w:t>Gynecol</w:t>
      </w:r>
      <w:proofErr w:type="spellEnd"/>
      <w:r w:rsidRPr="009B0448">
        <w:rPr>
          <w:rFonts w:ascii="Times New Roman" w:hAnsi="Times New Roman" w:cs="Times New Roman"/>
          <w:i/>
          <w:iCs/>
        </w:rPr>
        <w:t xml:space="preserve"> MFM</w:t>
      </w:r>
      <w:r w:rsidRPr="009B0448">
        <w:rPr>
          <w:rFonts w:ascii="Times New Roman" w:hAnsi="Times New Roman" w:cs="Times New Roman"/>
        </w:rPr>
        <w:t xml:space="preserve">. 2020;2(2):100118. </w:t>
      </w:r>
      <w:proofErr w:type="gramStart"/>
      <w:r w:rsidRPr="009B0448">
        <w:rPr>
          <w:rFonts w:ascii="Times New Roman" w:hAnsi="Times New Roman" w:cs="Times New Roman"/>
        </w:rPr>
        <w:t>doi:10.1016/j.ajogmf</w:t>
      </w:r>
      <w:proofErr w:type="gramEnd"/>
      <w:r w:rsidRPr="009B0448">
        <w:rPr>
          <w:rFonts w:ascii="Times New Roman" w:hAnsi="Times New Roman" w:cs="Times New Roman"/>
        </w:rPr>
        <w:t>.2020.100118</w:t>
      </w:r>
    </w:p>
    <w:p w14:paraId="7C3766F7"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6.</w:t>
      </w:r>
      <w:r w:rsidRPr="009B0448">
        <w:rPr>
          <w:rFonts w:ascii="Times New Roman" w:hAnsi="Times New Roman" w:cs="Times New Roman"/>
        </w:rPr>
        <w:tab/>
        <w:t xml:space="preserve">Wei SQ, Bilodeau-Bertrand M, Liu S, Auger N. The impact of COVID-19 on pregnancy outcomes: a systematic review and meta-analysis. </w:t>
      </w:r>
      <w:r w:rsidRPr="009B0448">
        <w:rPr>
          <w:rFonts w:ascii="Times New Roman" w:hAnsi="Times New Roman" w:cs="Times New Roman"/>
          <w:i/>
          <w:iCs/>
        </w:rPr>
        <w:t>CMAJ</w:t>
      </w:r>
      <w:r w:rsidRPr="009B0448">
        <w:rPr>
          <w:rFonts w:ascii="Times New Roman" w:hAnsi="Times New Roman" w:cs="Times New Roman"/>
        </w:rPr>
        <w:t>. 2021;193(16</w:t>
      </w:r>
      <w:proofErr w:type="gramStart"/>
      <w:r w:rsidRPr="009B0448">
        <w:rPr>
          <w:rFonts w:ascii="Times New Roman" w:hAnsi="Times New Roman" w:cs="Times New Roman"/>
        </w:rPr>
        <w:t>):E</w:t>
      </w:r>
      <w:proofErr w:type="gramEnd"/>
      <w:r w:rsidRPr="009B0448">
        <w:rPr>
          <w:rFonts w:ascii="Times New Roman" w:hAnsi="Times New Roman" w:cs="Times New Roman"/>
        </w:rPr>
        <w:t>540-E548. doi:10.1503/cmaj.202604</w:t>
      </w:r>
    </w:p>
    <w:p w14:paraId="74761ED1"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7.</w:t>
      </w:r>
      <w:r w:rsidRPr="009B0448">
        <w:rPr>
          <w:rFonts w:ascii="Times New Roman" w:hAnsi="Times New Roman" w:cs="Times New Roman"/>
        </w:rPr>
        <w:tab/>
      </w:r>
      <w:proofErr w:type="spellStart"/>
      <w:r w:rsidRPr="009B0448">
        <w:rPr>
          <w:rFonts w:ascii="Times New Roman" w:hAnsi="Times New Roman" w:cs="Times New Roman"/>
        </w:rPr>
        <w:t>Wastnedge</w:t>
      </w:r>
      <w:proofErr w:type="spellEnd"/>
      <w:r w:rsidRPr="009B0448">
        <w:rPr>
          <w:rFonts w:ascii="Times New Roman" w:hAnsi="Times New Roman" w:cs="Times New Roman"/>
        </w:rPr>
        <w:t xml:space="preserve"> EAN, Reynolds RM, van </w:t>
      </w:r>
      <w:proofErr w:type="spellStart"/>
      <w:r w:rsidRPr="009B0448">
        <w:rPr>
          <w:rFonts w:ascii="Times New Roman" w:hAnsi="Times New Roman" w:cs="Times New Roman"/>
        </w:rPr>
        <w:t>Boeckel</w:t>
      </w:r>
      <w:proofErr w:type="spellEnd"/>
      <w:r w:rsidRPr="009B0448">
        <w:rPr>
          <w:rFonts w:ascii="Times New Roman" w:hAnsi="Times New Roman" w:cs="Times New Roman"/>
        </w:rPr>
        <w:t xml:space="preserve"> SR, et al. Pregnancy and COVID-19. </w:t>
      </w:r>
      <w:proofErr w:type="spellStart"/>
      <w:r w:rsidRPr="009B0448">
        <w:rPr>
          <w:rFonts w:ascii="Times New Roman" w:hAnsi="Times New Roman" w:cs="Times New Roman"/>
          <w:i/>
          <w:iCs/>
        </w:rPr>
        <w:t>Physiol</w:t>
      </w:r>
      <w:proofErr w:type="spellEnd"/>
      <w:r w:rsidRPr="009B0448">
        <w:rPr>
          <w:rFonts w:ascii="Times New Roman" w:hAnsi="Times New Roman" w:cs="Times New Roman"/>
          <w:i/>
          <w:iCs/>
        </w:rPr>
        <w:t xml:space="preserve"> Rev</w:t>
      </w:r>
      <w:r w:rsidRPr="009B0448">
        <w:rPr>
          <w:rFonts w:ascii="Times New Roman" w:hAnsi="Times New Roman" w:cs="Times New Roman"/>
        </w:rPr>
        <w:t>. 2021;101(1):303-318. doi:10.1152/physrev.00024.2020</w:t>
      </w:r>
    </w:p>
    <w:p w14:paraId="72893953"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8.</w:t>
      </w:r>
      <w:r w:rsidRPr="009B0448">
        <w:rPr>
          <w:rFonts w:ascii="Times New Roman" w:hAnsi="Times New Roman" w:cs="Times New Roman"/>
        </w:rPr>
        <w:tab/>
        <w:t xml:space="preserve">Prochaska E, Jang M, </w:t>
      </w:r>
      <w:proofErr w:type="spellStart"/>
      <w:r w:rsidRPr="009B0448">
        <w:rPr>
          <w:rFonts w:ascii="Times New Roman" w:hAnsi="Times New Roman" w:cs="Times New Roman"/>
        </w:rPr>
        <w:t>Burd</w:t>
      </w:r>
      <w:proofErr w:type="spellEnd"/>
      <w:r w:rsidRPr="009B0448">
        <w:rPr>
          <w:rFonts w:ascii="Times New Roman" w:hAnsi="Times New Roman" w:cs="Times New Roman"/>
        </w:rPr>
        <w:t xml:space="preserve"> I. COVID-19 in pregnancy: Placental and neonatal involvement. </w:t>
      </w:r>
      <w:r w:rsidRPr="009B0448">
        <w:rPr>
          <w:rFonts w:ascii="Times New Roman" w:hAnsi="Times New Roman" w:cs="Times New Roman"/>
          <w:i/>
          <w:iCs/>
        </w:rPr>
        <w:t xml:space="preserve">Am J </w:t>
      </w:r>
      <w:proofErr w:type="spellStart"/>
      <w:r w:rsidRPr="009B0448">
        <w:rPr>
          <w:rFonts w:ascii="Times New Roman" w:hAnsi="Times New Roman" w:cs="Times New Roman"/>
          <w:i/>
          <w:iCs/>
        </w:rPr>
        <w:t>Reprod</w:t>
      </w:r>
      <w:proofErr w:type="spellEnd"/>
      <w:r w:rsidRPr="009B0448">
        <w:rPr>
          <w:rFonts w:ascii="Times New Roman" w:hAnsi="Times New Roman" w:cs="Times New Roman"/>
          <w:i/>
          <w:iCs/>
        </w:rPr>
        <w:t xml:space="preserve"> Immunol</w:t>
      </w:r>
      <w:r w:rsidRPr="009B0448">
        <w:rPr>
          <w:rFonts w:ascii="Times New Roman" w:hAnsi="Times New Roman" w:cs="Times New Roman"/>
        </w:rPr>
        <w:t>. 2020;84(5</w:t>
      </w:r>
      <w:proofErr w:type="gramStart"/>
      <w:r w:rsidRPr="009B0448">
        <w:rPr>
          <w:rFonts w:ascii="Times New Roman" w:hAnsi="Times New Roman" w:cs="Times New Roman"/>
        </w:rPr>
        <w:t>):e</w:t>
      </w:r>
      <w:proofErr w:type="gramEnd"/>
      <w:r w:rsidRPr="009B0448">
        <w:rPr>
          <w:rFonts w:ascii="Times New Roman" w:hAnsi="Times New Roman" w:cs="Times New Roman"/>
        </w:rPr>
        <w:t>13306. doi:10.1111/aji.13306</w:t>
      </w:r>
    </w:p>
    <w:p w14:paraId="156919AB"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9.</w:t>
      </w:r>
      <w:r w:rsidRPr="009B0448">
        <w:rPr>
          <w:rFonts w:ascii="Times New Roman" w:hAnsi="Times New Roman" w:cs="Times New Roman"/>
        </w:rPr>
        <w:tab/>
        <w:t xml:space="preserve">Ali N, </w:t>
      </w:r>
      <w:proofErr w:type="spellStart"/>
      <w:r w:rsidRPr="009B0448">
        <w:rPr>
          <w:rFonts w:ascii="Times New Roman" w:hAnsi="Times New Roman" w:cs="Times New Roman"/>
        </w:rPr>
        <w:t>Fariha</w:t>
      </w:r>
      <w:proofErr w:type="spellEnd"/>
      <w:r w:rsidRPr="009B0448">
        <w:rPr>
          <w:rFonts w:ascii="Times New Roman" w:hAnsi="Times New Roman" w:cs="Times New Roman"/>
        </w:rPr>
        <w:t xml:space="preserve"> KA, Islam F, et al. Exposure to air pollution and COVID-19 severity: A review of current insights, management, and challenges. </w:t>
      </w:r>
      <w:proofErr w:type="spellStart"/>
      <w:r w:rsidRPr="009B0448">
        <w:rPr>
          <w:rFonts w:ascii="Times New Roman" w:hAnsi="Times New Roman" w:cs="Times New Roman"/>
          <w:i/>
          <w:iCs/>
        </w:rPr>
        <w:t>Integr</w:t>
      </w:r>
      <w:proofErr w:type="spellEnd"/>
      <w:r w:rsidRPr="009B0448">
        <w:rPr>
          <w:rFonts w:ascii="Times New Roman" w:hAnsi="Times New Roman" w:cs="Times New Roman"/>
          <w:i/>
          <w:iCs/>
        </w:rPr>
        <w:t xml:space="preserve"> Environ Assess </w:t>
      </w:r>
      <w:proofErr w:type="spellStart"/>
      <w:r w:rsidRPr="009B0448">
        <w:rPr>
          <w:rFonts w:ascii="Times New Roman" w:hAnsi="Times New Roman" w:cs="Times New Roman"/>
          <w:i/>
          <w:iCs/>
        </w:rPr>
        <w:t>Manag</w:t>
      </w:r>
      <w:proofErr w:type="spellEnd"/>
      <w:r w:rsidRPr="009B0448">
        <w:rPr>
          <w:rFonts w:ascii="Times New Roman" w:hAnsi="Times New Roman" w:cs="Times New Roman"/>
        </w:rPr>
        <w:t>. 2021;17(6):1114-1122. doi:10.1002/ieam.4435</w:t>
      </w:r>
    </w:p>
    <w:p w14:paraId="7C0A79FA"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10.</w:t>
      </w:r>
      <w:r w:rsidRPr="009B0448">
        <w:rPr>
          <w:rFonts w:ascii="Times New Roman" w:hAnsi="Times New Roman" w:cs="Times New Roman"/>
        </w:rPr>
        <w:tab/>
      </w:r>
      <w:proofErr w:type="spellStart"/>
      <w:r w:rsidRPr="009B0448">
        <w:rPr>
          <w:rFonts w:ascii="Times New Roman" w:hAnsi="Times New Roman" w:cs="Times New Roman"/>
        </w:rPr>
        <w:t>Brauer</w:t>
      </w:r>
      <w:proofErr w:type="spellEnd"/>
      <w:r w:rsidRPr="009B0448">
        <w:rPr>
          <w:rFonts w:ascii="Times New Roman" w:hAnsi="Times New Roman" w:cs="Times New Roman"/>
        </w:rPr>
        <w:t xml:space="preserve"> M. How much, how long, what, and where: air pollution exposure assessment for epidemiologic studies of respiratory disease. </w:t>
      </w:r>
      <w:r w:rsidRPr="009B0448">
        <w:rPr>
          <w:rFonts w:ascii="Times New Roman" w:hAnsi="Times New Roman" w:cs="Times New Roman"/>
          <w:i/>
          <w:iCs/>
        </w:rPr>
        <w:t xml:space="preserve">Proc Am </w:t>
      </w:r>
      <w:proofErr w:type="spellStart"/>
      <w:r w:rsidRPr="009B0448">
        <w:rPr>
          <w:rFonts w:ascii="Times New Roman" w:hAnsi="Times New Roman" w:cs="Times New Roman"/>
          <w:i/>
          <w:iCs/>
        </w:rPr>
        <w:t>Thorac</w:t>
      </w:r>
      <w:proofErr w:type="spellEnd"/>
      <w:r w:rsidRPr="009B0448">
        <w:rPr>
          <w:rFonts w:ascii="Times New Roman" w:hAnsi="Times New Roman" w:cs="Times New Roman"/>
          <w:i/>
          <w:iCs/>
        </w:rPr>
        <w:t xml:space="preserve"> Soc</w:t>
      </w:r>
      <w:r w:rsidRPr="009B0448">
        <w:rPr>
          <w:rFonts w:ascii="Times New Roman" w:hAnsi="Times New Roman" w:cs="Times New Roman"/>
        </w:rPr>
        <w:t xml:space="preserve">. 2010;7(2):111-115. </w:t>
      </w:r>
      <w:proofErr w:type="gramStart"/>
      <w:r w:rsidRPr="009B0448">
        <w:rPr>
          <w:rFonts w:ascii="Times New Roman" w:hAnsi="Times New Roman" w:cs="Times New Roman"/>
        </w:rPr>
        <w:t>doi:10.1513/pats.200908-093RM</w:t>
      </w:r>
      <w:proofErr w:type="gramEnd"/>
    </w:p>
    <w:p w14:paraId="38F66940"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11.</w:t>
      </w:r>
      <w:r w:rsidRPr="009B0448">
        <w:rPr>
          <w:rFonts w:ascii="Times New Roman" w:hAnsi="Times New Roman" w:cs="Times New Roman"/>
        </w:rPr>
        <w:tab/>
      </w:r>
      <w:proofErr w:type="spellStart"/>
      <w:r w:rsidRPr="009B0448">
        <w:rPr>
          <w:rFonts w:ascii="Times New Roman" w:hAnsi="Times New Roman" w:cs="Times New Roman"/>
        </w:rPr>
        <w:t>Lelieveld</w:t>
      </w:r>
      <w:proofErr w:type="spellEnd"/>
      <w:r w:rsidRPr="009B0448">
        <w:rPr>
          <w:rFonts w:ascii="Times New Roman" w:hAnsi="Times New Roman" w:cs="Times New Roman"/>
        </w:rPr>
        <w:t xml:space="preserve"> J, Evans JS, </w:t>
      </w:r>
      <w:proofErr w:type="spellStart"/>
      <w:r w:rsidRPr="009B0448">
        <w:rPr>
          <w:rFonts w:ascii="Times New Roman" w:hAnsi="Times New Roman" w:cs="Times New Roman"/>
        </w:rPr>
        <w:t>Fnais</w:t>
      </w:r>
      <w:proofErr w:type="spellEnd"/>
      <w:r w:rsidRPr="009B0448">
        <w:rPr>
          <w:rFonts w:ascii="Times New Roman" w:hAnsi="Times New Roman" w:cs="Times New Roman"/>
        </w:rPr>
        <w:t xml:space="preserve"> M, </w:t>
      </w:r>
      <w:proofErr w:type="spellStart"/>
      <w:r w:rsidRPr="009B0448">
        <w:rPr>
          <w:rFonts w:ascii="Times New Roman" w:hAnsi="Times New Roman" w:cs="Times New Roman"/>
        </w:rPr>
        <w:t>Giannadaki</w:t>
      </w:r>
      <w:proofErr w:type="spellEnd"/>
      <w:r w:rsidRPr="009B0448">
        <w:rPr>
          <w:rFonts w:ascii="Times New Roman" w:hAnsi="Times New Roman" w:cs="Times New Roman"/>
        </w:rPr>
        <w:t xml:space="preserve"> D, </w:t>
      </w:r>
      <w:proofErr w:type="spellStart"/>
      <w:r w:rsidRPr="009B0448">
        <w:rPr>
          <w:rFonts w:ascii="Times New Roman" w:hAnsi="Times New Roman" w:cs="Times New Roman"/>
        </w:rPr>
        <w:t>Pozzer</w:t>
      </w:r>
      <w:proofErr w:type="spellEnd"/>
      <w:r w:rsidRPr="009B0448">
        <w:rPr>
          <w:rFonts w:ascii="Times New Roman" w:hAnsi="Times New Roman" w:cs="Times New Roman"/>
        </w:rPr>
        <w:t xml:space="preserve"> A. The contribution of outdoor air pollution sources to premature mortality on a global scale. </w:t>
      </w:r>
      <w:r w:rsidRPr="009B0448">
        <w:rPr>
          <w:rFonts w:ascii="Times New Roman" w:hAnsi="Times New Roman" w:cs="Times New Roman"/>
          <w:i/>
          <w:iCs/>
        </w:rPr>
        <w:t>Nature</w:t>
      </w:r>
      <w:r w:rsidRPr="009B0448">
        <w:rPr>
          <w:rFonts w:ascii="Times New Roman" w:hAnsi="Times New Roman" w:cs="Times New Roman"/>
        </w:rPr>
        <w:t>. 2015;525(7569):367-371. doi:10.1038/nature15371</w:t>
      </w:r>
    </w:p>
    <w:p w14:paraId="603098C9"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12.</w:t>
      </w:r>
      <w:r w:rsidRPr="009B0448">
        <w:rPr>
          <w:rFonts w:ascii="Times New Roman" w:hAnsi="Times New Roman" w:cs="Times New Roman"/>
        </w:rPr>
        <w:tab/>
      </w:r>
      <w:proofErr w:type="spellStart"/>
      <w:r w:rsidRPr="009B0448">
        <w:rPr>
          <w:rFonts w:ascii="Times New Roman" w:hAnsi="Times New Roman" w:cs="Times New Roman"/>
        </w:rPr>
        <w:t>Latza</w:t>
      </w:r>
      <w:proofErr w:type="spellEnd"/>
      <w:r w:rsidRPr="009B0448">
        <w:rPr>
          <w:rFonts w:ascii="Times New Roman" w:hAnsi="Times New Roman" w:cs="Times New Roman"/>
        </w:rPr>
        <w:t xml:space="preserve"> U, Gerdes S, Baur X. Effects of nitrogen dioxide on human health: systematic review of experimental and epidemiological studies conducted between 2002 and 2006. </w:t>
      </w:r>
      <w:r w:rsidRPr="009B0448">
        <w:rPr>
          <w:rFonts w:ascii="Times New Roman" w:hAnsi="Times New Roman" w:cs="Times New Roman"/>
          <w:i/>
          <w:iCs/>
        </w:rPr>
        <w:t xml:space="preserve">Int J </w:t>
      </w:r>
      <w:proofErr w:type="spellStart"/>
      <w:r w:rsidRPr="009B0448">
        <w:rPr>
          <w:rFonts w:ascii="Times New Roman" w:hAnsi="Times New Roman" w:cs="Times New Roman"/>
          <w:i/>
          <w:iCs/>
        </w:rPr>
        <w:t>Hyg</w:t>
      </w:r>
      <w:proofErr w:type="spellEnd"/>
      <w:r w:rsidRPr="009B0448">
        <w:rPr>
          <w:rFonts w:ascii="Times New Roman" w:hAnsi="Times New Roman" w:cs="Times New Roman"/>
          <w:i/>
          <w:iCs/>
        </w:rPr>
        <w:t xml:space="preserve"> Environ Health</w:t>
      </w:r>
      <w:r w:rsidRPr="009B0448">
        <w:rPr>
          <w:rFonts w:ascii="Times New Roman" w:hAnsi="Times New Roman" w:cs="Times New Roman"/>
        </w:rPr>
        <w:t xml:space="preserve">. 2009;212(3):271-287. </w:t>
      </w:r>
      <w:proofErr w:type="gramStart"/>
      <w:r w:rsidRPr="009B0448">
        <w:rPr>
          <w:rFonts w:ascii="Times New Roman" w:hAnsi="Times New Roman" w:cs="Times New Roman"/>
        </w:rPr>
        <w:t>doi:10.1016/j.ijheh</w:t>
      </w:r>
      <w:proofErr w:type="gramEnd"/>
      <w:r w:rsidRPr="009B0448">
        <w:rPr>
          <w:rFonts w:ascii="Times New Roman" w:hAnsi="Times New Roman" w:cs="Times New Roman"/>
        </w:rPr>
        <w:t>.2008.06.003</w:t>
      </w:r>
    </w:p>
    <w:p w14:paraId="43623D5F"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13.</w:t>
      </w:r>
      <w:r w:rsidRPr="009B0448">
        <w:rPr>
          <w:rFonts w:ascii="Times New Roman" w:hAnsi="Times New Roman" w:cs="Times New Roman"/>
        </w:rPr>
        <w:tab/>
        <w:t xml:space="preserve">de </w:t>
      </w:r>
      <w:proofErr w:type="spellStart"/>
      <w:r w:rsidRPr="009B0448">
        <w:rPr>
          <w:rFonts w:ascii="Times New Roman" w:hAnsi="Times New Roman" w:cs="Times New Roman"/>
        </w:rPr>
        <w:t>Bont</w:t>
      </w:r>
      <w:proofErr w:type="spellEnd"/>
      <w:r w:rsidRPr="009B0448">
        <w:rPr>
          <w:rFonts w:ascii="Times New Roman" w:hAnsi="Times New Roman" w:cs="Times New Roman"/>
        </w:rPr>
        <w:t xml:space="preserve"> J, </w:t>
      </w:r>
      <w:proofErr w:type="spellStart"/>
      <w:r w:rsidRPr="009B0448">
        <w:rPr>
          <w:rFonts w:ascii="Times New Roman" w:hAnsi="Times New Roman" w:cs="Times New Roman"/>
        </w:rPr>
        <w:t>Jaganathan</w:t>
      </w:r>
      <w:proofErr w:type="spellEnd"/>
      <w:r w:rsidRPr="009B0448">
        <w:rPr>
          <w:rFonts w:ascii="Times New Roman" w:hAnsi="Times New Roman" w:cs="Times New Roman"/>
        </w:rPr>
        <w:t xml:space="preserve"> S, </w:t>
      </w:r>
      <w:proofErr w:type="spellStart"/>
      <w:r w:rsidRPr="009B0448">
        <w:rPr>
          <w:rFonts w:ascii="Times New Roman" w:hAnsi="Times New Roman" w:cs="Times New Roman"/>
        </w:rPr>
        <w:t>Dahlquist</w:t>
      </w:r>
      <w:proofErr w:type="spellEnd"/>
      <w:r w:rsidRPr="009B0448">
        <w:rPr>
          <w:rFonts w:ascii="Times New Roman" w:hAnsi="Times New Roman" w:cs="Times New Roman"/>
        </w:rPr>
        <w:t xml:space="preserve"> M, Persson Å, </w:t>
      </w:r>
      <w:proofErr w:type="spellStart"/>
      <w:r w:rsidRPr="009B0448">
        <w:rPr>
          <w:rFonts w:ascii="Times New Roman" w:hAnsi="Times New Roman" w:cs="Times New Roman"/>
        </w:rPr>
        <w:t>Stafoggia</w:t>
      </w:r>
      <w:proofErr w:type="spellEnd"/>
      <w:r w:rsidRPr="009B0448">
        <w:rPr>
          <w:rFonts w:ascii="Times New Roman" w:hAnsi="Times New Roman" w:cs="Times New Roman"/>
        </w:rPr>
        <w:t xml:space="preserve"> M, </w:t>
      </w:r>
      <w:proofErr w:type="spellStart"/>
      <w:r w:rsidRPr="009B0448">
        <w:rPr>
          <w:rFonts w:ascii="Times New Roman" w:hAnsi="Times New Roman" w:cs="Times New Roman"/>
        </w:rPr>
        <w:t>Ljungman</w:t>
      </w:r>
      <w:proofErr w:type="spellEnd"/>
      <w:r w:rsidRPr="009B0448">
        <w:rPr>
          <w:rFonts w:ascii="Times New Roman" w:hAnsi="Times New Roman" w:cs="Times New Roman"/>
        </w:rPr>
        <w:t xml:space="preserve"> P. Ambient air pollution and cardiovascular diseases: An umbrella review of systematic reviews and meta-analyses. </w:t>
      </w:r>
      <w:r w:rsidRPr="009B0448">
        <w:rPr>
          <w:rFonts w:ascii="Times New Roman" w:hAnsi="Times New Roman" w:cs="Times New Roman"/>
          <w:i/>
          <w:iCs/>
        </w:rPr>
        <w:t>J Intern Med</w:t>
      </w:r>
      <w:r w:rsidRPr="009B0448">
        <w:rPr>
          <w:rFonts w:ascii="Times New Roman" w:hAnsi="Times New Roman" w:cs="Times New Roman"/>
        </w:rPr>
        <w:t>. 2022;291(6):779-800. doi:10.1111/joim.13467</w:t>
      </w:r>
    </w:p>
    <w:p w14:paraId="2AD943FF"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14.</w:t>
      </w:r>
      <w:r w:rsidRPr="009B0448">
        <w:rPr>
          <w:rFonts w:ascii="Times New Roman" w:hAnsi="Times New Roman" w:cs="Times New Roman"/>
        </w:rPr>
        <w:tab/>
      </w:r>
      <w:proofErr w:type="spellStart"/>
      <w:r w:rsidRPr="009B0448">
        <w:rPr>
          <w:rFonts w:ascii="Times New Roman" w:hAnsi="Times New Roman" w:cs="Times New Roman"/>
        </w:rPr>
        <w:t>Münzel</w:t>
      </w:r>
      <w:proofErr w:type="spellEnd"/>
      <w:r w:rsidRPr="009B0448">
        <w:rPr>
          <w:rFonts w:ascii="Times New Roman" w:hAnsi="Times New Roman" w:cs="Times New Roman"/>
        </w:rPr>
        <w:t xml:space="preserve"> T, </w:t>
      </w:r>
      <w:proofErr w:type="spellStart"/>
      <w:r w:rsidRPr="009B0448">
        <w:rPr>
          <w:rFonts w:ascii="Times New Roman" w:hAnsi="Times New Roman" w:cs="Times New Roman"/>
        </w:rPr>
        <w:t>Hahad</w:t>
      </w:r>
      <w:proofErr w:type="spellEnd"/>
      <w:r w:rsidRPr="009B0448">
        <w:rPr>
          <w:rFonts w:ascii="Times New Roman" w:hAnsi="Times New Roman" w:cs="Times New Roman"/>
        </w:rPr>
        <w:t xml:space="preserve"> O, </w:t>
      </w:r>
      <w:proofErr w:type="spellStart"/>
      <w:r w:rsidRPr="009B0448">
        <w:rPr>
          <w:rFonts w:ascii="Times New Roman" w:hAnsi="Times New Roman" w:cs="Times New Roman"/>
        </w:rPr>
        <w:t>Daiber</w:t>
      </w:r>
      <w:proofErr w:type="spellEnd"/>
      <w:r w:rsidRPr="009B0448">
        <w:rPr>
          <w:rFonts w:ascii="Times New Roman" w:hAnsi="Times New Roman" w:cs="Times New Roman"/>
        </w:rPr>
        <w:t xml:space="preserve"> A, </w:t>
      </w:r>
      <w:proofErr w:type="spellStart"/>
      <w:r w:rsidRPr="009B0448">
        <w:rPr>
          <w:rFonts w:ascii="Times New Roman" w:hAnsi="Times New Roman" w:cs="Times New Roman"/>
        </w:rPr>
        <w:t>Lelieveld</w:t>
      </w:r>
      <w:proofErr w:type="spellEnd"/>
      <w:r w:rsidRPr="009B0448">
        <w:rPr>
          <w:rFonts w:ascii="Times New Roman" w:hAnsi="Times New Roman" w:cs="Times New Roman"/>
        </w:rPr>
        <w:t xml:space="preserve"> J. [Air pollution and cardiovascular diseases]. </w:t>
      </w:r>
      <w:proofErr w:type="spellStart"/>
      <w:r w:rsidRPr="009B0448">
        <w:rPr>
          <w:rFonts w:ascii="Times New Roman" w:hAnsi="Times New Roman" w:cs="Times New Roman"/>
          <w:i/>
          <w:iCs/>
        </w:rPr>
        <w:t>Herz</w:t>
      </w:r>
      <w:proofErr w:type="spellEnd"/>
      <w:r w:rsidRPr="009B0448">
        <w:rPr>
          <w:rFonts w:ascii="Times New Roman" w:hAnsi="Times New Roman" w:cs="Times New Roman"/>
        </w:rPr>
        <w:t>. 2021;46(2):120-128. doi:10.1007/s00059-020-05016-9</w:t>
      </w:r>
    </w:p>
    <w:p w14:paraId="6C126959"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15.</w:t>
      </w:r>
      <w:r w:rsidRPr="009B0448">
        <w:rPr>
          <w:rFonts w:ascii="Times New Roman" w:hAnsi="Times New Roman" w:cs="Times New Roman"/>
        </w:rPr>
        <w:tab/>
        <w:t xml:space="preserve">Mondal S, </w:t>
      </w:r>
      <w:proofErr w:type="spellStart"/>
      <w:r w:rsidRPr="009B0448">
        <w:rPr>
          <w:rFonts w:ascii="Times New Roman" w:hAnsi="Times New Roman" w:cs="Times New Roman"/>
        </w:rPr>
        <w:t>Chaipitakporn</w:t>
      </w:r>
      <w:proofErr w:type="spellEnd"/>
      <w:r w:rsidRPr="009B0448">
        <w:rPr>
          <w:rFonts w:ascii="Times New Roman" w:hAnsi="Times New Roman" w:cs="Times New Roman"/>
        </w:rPr>
        <w:t xml:space="preserve"> C, Kumar V, et al. COVID-19 in New York state: Effects of demographics and air quality on infection and fatality. </w:t>
      </w:r>
      <w:r w:rsidRPr="009B0448">
        <w:rPr>
          <w:rFonts w:ascii="Times New Roman" w:hAnsi="Times New Roman" w:cs="Times New Roman"/>
          <w:i/>
          <w:iCs/>
        </w:rPr>
        <w:t>Sci Total Environ</w:t>
      </w:r>
      <w:r w:rsidRPr="009B0448">
        <w:rPr>
          <w:rFonts w:ascii="Times New Roman" w:hAnsi="Times New Roman" w:cs="Times New Roman"/>
        </w:rPr>
        <w:t xml:space="preserve">. 2022;807(Pt 1):150536. </w:t>
      </w:r>
      <w:proofErr w:type="gramStart"/>
      <w:r w:rsidRPr="009B0448">
        <w:rPr>
          <w:rFonts w:ascii="Times New Roman" w:hAnsi="Times New Roman" w:cs="Times New Roman"/>
        </w:rPr>
        <w:t>doi:10.1016/j.scitotenv</w:t>
      </w:r>
      <w:proofErr w:type="gramEnd"/>
      <w:r w:rsidRPr="009B0448">
        <w:rPr>
          <w:rFonts w:ascii="Times New Roman" w:hAnsi="Times New Roman" w:cs="Times New Roman"/>
        </w:rPr>
        <w:t>.2021.150536</w:t>
      </w:r>
    </w:p>
    <w:p w14:paraId="196061C3"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16.</w:t>
      </w:r>
      <w:r w:rsidRPr="009B0448">
        <w:rPr>
          <w:rFonts w:ascii="Times New Roman" w:hAnsi="Times New Roman" w:cs="Times New Roman"/>
        </w:rPr>
        <w:tab/>
        <w:t xml:space="preserve">Bowe B, </w:t>
      </w:r>
      <w:proofErr w:type="spellStart"/>
      <w:r w:rsidRPr="009B0448">
        <w:rPr>
          <w:rFonts w:ascii="Times New Roman" w:hAnsi="Times New Roman" w:cs="Times New Roman"/>
        </w:rPr>
        <w:t>Xie</w:t>
      </w:r>
      <w:proofErr w:type="spellEnd"/>
      <w:r w:rsidRPr="009B0448">
        <w:rPr>
          <w:rFonts w:ascii="Times New Roman" w:hAnsi="Times New Roman" w:cs="Times New Roman"/>
        </w:rPr>
        <w:t xml:space="preserve"> Y, Gibson AK, et al. Ambient fine particulate matter air pollution and the risk of hospitalization among COVID-19 positive individuals: Cohort study. </w:t>
      </w:r>
      <w:r w:rsidRPr="009B0448">
        <w:rPr>
          <w:rFonts w:ascii="Times New Roman" w:hAnsi="Times New Roman" w:cs="Times New Roman"/>
          <w:i/>
          <w:iCs/>
        </w:rPr>
        <w:t>Environ Int</w:t>
      </w:r>
      <w:r w:rsidRPr="009B0448">
        <w:rPr>
          <w:rFonts w:ascii="Times New Roman" w:hAnsi="Times New Roman" w:cs="Times New Roman"/>
        </w:rPr>
        <w:t xml:space="preserve">. </w:t>
      </w:r>
      <w:proofErr w:type="gramStart"/>
      <w:r w:rsidRPr="009B0448">
        <w:rPr>
          <w:rFonts w:ascii="Times New Roman" w:hAnsi="Times New Roman" w:cs="Times New Roman"/>
        </w:rPr>
        <w:t>2021;154:106564</w:t>
      </w:r>
      <w:proofErr w:type="gramEnd"/>
      <w:r w:rsidRPr="009B0448">
        <w:rPr>
          <w:rFonts w:ascii="Times New Roman" w:hAnsi="Times New Roman" w:cs="Times New Roman"/>
        </w:rPr>
        <w:t xml:space="preserve">. </w:t>
      </w:r>
      <w:proofErr w:type="gramStart"/>
      <w:r w:rsidRPr="009B0448">
        <w:rPr>
          <w:rFonts w:ascii="Times New Roman" w:hAnsi="Times New Roman" w:cs="Times New Roman"/>
        </w:rPr>
        <w:t>doi:10.1016/j.envint</w:t>
      </w:r>
      <w:proofErr w:type="gramEnd"/>
      <w:r w:rsidRPr="009B0448">
        <w:rPr>
          <w:rFonts w:ascii="Times New Roman" w:hAnsi="Times New Roman" w:cs="Times New Roman"/>
        </w:rPr>
        <w:t>.2021.106564</w:t>
      </w:r>
    </w:p>
    <w:p w14:paraId="21933502"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17.</w:t>
      </w:r>
      <w:r w:rsidRPr="009B0448">
        <w:rPr>
          <w:rFonts w:ascii="Times New Roman" w:hAnsi="Times New Roman" w:cs="Times New Roman"/>
        </w:rPr>
        <w:tab/>
        <w:t xml:space="preserve">Mendy A, Wu X, Keller JL, et al. Air pollution and the pandemic: Long-term PM2.5 exposure and disease severity in COVID-19 patients. </w:t>
      </w:r>
      <w:r w:rsidRPr="009B0448">
        <w:rPr>
          <w:rFonts w:ascii="Times New Roman" w:hAnsi="Times New Roman" w:cs="Times New Roman"/>
          <w:i/>
          <w:iCs/>
        </w:rPr>
        <w:t>Respirology</w:t>
      </w:r>
      <w:r w:rsidRPr="009B0448">
        <w:rPr>
          <w:rFonts w:ascii="Times New Roman" w:hAnsi="Times New Roman" w:cs="Times New Roman"/>
        </w:rPr>
        <w:t>. 2021;26(12):1181-1187. doi:10.1111/resp.14140</w:t>
      </w:r>
    </w:p>
    <w:p w14:paraId="276545ED"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lastRenderedPageBreak/>
        <w:t>18.</w:t>
      </w:r>
      <w:r w:rsidRPr="009B0448">
        <w:rPr>
          <w:rFonts w:ascii="Times New Roman" w:hAnsi="Times New Roman" w:cs="Times New Roman"/>
        </w:rPr>
        <w:tab/>
      </w:r>
      <w:proofErr w:type="spellStart"/>
      <w:r w:rsidRPr="009B0448">
        <w:rPr>
          <w:rFonts w:ascii="Times New Roman" w:hAnsi="Times New Roman" w:cs="Times New Roman"/>
        </w:rPr>
        <w:t>Sidell</w:t>
      </w:r>
      <w:proofErr w:type="spellEnd"/>
      <w:r w:rsidRPr="009B0448">
        <w:rPr>
          <w:rFonts w:ascii="Times New Roman" w:hAnsi="Times New Roman" w:cs="Times New Roman"/>
        </w:rPr>
        <w:t xml:space="preserve"> MA, Chen Z, Huang BZ, et al. Ambient air pollution and COVID-19 incidence during four 2020-2021 case surges. </w:t>
      </w:r>
      <w:r w:rsidRPr="009B0448">
        <w:rPr>
          <w:rFonts w:ascii="Times New Roman" w:hAnsi="Times New Roman" w:cs="Times New Roman"/>
          <w:i/>
          <w:iCs/>
        </w:rPr>
        <w:t>Environ Res</w:t>
      </w:r>
      <w:r w:rsidRPr="009B0448">
        <w:rPr>
          <w:rFonts w:ascii="Times New Roman" w:hAnsi="Times New Roman" w:cs="Times New Roman"/>
        </w:rPr>
        <w:t xml:space="preserve">. </w:t>
      </w:r>
      <w:proofErr w:type="gramStart"/>
      <w:r w:rsidRPr="009B0448">
        <w:rPr>
          <w:rFonts w:ascii="Times New Roman" w:hAnsi="Times New Roman" w:cs="Times New Roman"/>
        </w:rPr>
        <w:t>2022;208:112758</w:t>
      </w:r>
      <w:proofErr w:type="gramEnd"/>
      <w:r w:rsidRPr="009B0448">
        <w:rPr>
          <w:rFonts w:ascii="Times New Roman" w:hAnsi="Times New Roman" w:cs="Times New Roman"/>
        </w:rPr>
        <w:t xml:space="preserve">. </w:t>
      </w:r>
      <w:proofErr w:type="gramStart"/>
      <w:r w:rsidRPr="009B0448">
        <w:rPr>
          <w:rFonts w:ascii="Times New Roman" w:hAnsi="Times New Roman" w:cs="Times New Roman"/>
        </w:rPr>
        <w:t>doi:10.1016/j.envres</w:t>
      </w:r>
      <w:proofErr w:type="gramEnd"/>
      <w:r w:rsidRPr="009B0448">
        <w:rPr>
          <w:rFonts w:ascii="Times New Roman" w:hAnsi="Times New Roman" w:cs="Times New Roman"/>
        </w:rPr>
        <w:t>.2022.112758</w:t>
      </w:r>
    </w:p>
    <w:p w14:paraId="7338516A"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19.</w:t>
      </w:r>
      <w:r w:rsidRPr="009B0448">
        <w:rPr>
          <w:rFonts w:ascii="Times New Roman" w:hAnsi="Times New Roman" w:cs="Times New Roman"/>
        </w:rPr>
        <w:tab/>
        <w:t xml:space="preserve">Dales R, Blanco-Vidal C, Romero-Meza R, Schoen S, </w:t>
      </w:r>
      <w:proofErr w:type="spellStart"/>
      <w:r w:rsidRPr="009B0448">
        <w:rPr>
          <w:rFonts w:ascii="Times New Roman" w:hAnsi="Times New Roman" w:cs="Times New Roman"/>
        </w:rPr>
        <w:t>Lukina</w:t>
      </w:r>
      <w:proofErr w:type="spellEnd"/>
      <w:r w:rsidRPr="009B0448">
        <w:rPr>
          <w:rFonts w:ascii="Times New Roman" w:hAnsi="Times New Roman" w:cs="Times New Roman"/>
        </w:rPr>
        <w:t xml:space="preserve"> A, </w:t>
      </w:r>
      <w:proofErr w:type="spellStart"/>
      <w:r w:rsidRPr="009B0448">
        <w:rPr>
          <w:rFonts w:ascii="Times New Roman" w:hAnsi="Times New Roman" w:cs="Times New Roman"/>
        </w:rPr>
        <w:t>Cakmak</w:t>
      </w:r>
      <w:proofErr w:type="spellEnd"/>
      <w:r w:rsidRPr="009B0448">
        <w:rPr>
          <w:rFonts w:ascii="Times New Roman" w:hAnsi="Times New Roman" w:cs="Times New Roman"/>
        </w:rPr>
        <w:t xml:space="preserve"> S. The association between air pollution and COVID-19 related mortality in Santiago, Chile: A daily time series analysis. </w:t>
      </w:r>
      <w:r w:rsidRPr="009B0448">
        <w:rPr>
          <w:rFonts w:ascii="Times New Roman" w:hAnsi="Times New Roman" w:cs="Times New Roman"/>
          <w:i/>
          <w:iCs/>
        </w:rPr>
        <w:t>Environ Res</w:t>
      </w:r>
      <w:r w:rsidRPr="009B0448">
        <w:rPr>
          <w:rFonts w:ascii="Times New Roman" w:hAnsi="Times New Roman" w:cs="Times New Roman"/>
        </w:rPr>
        <w:t xml:space="preserve">. </w:t>
      </w:r>
      <w:proofErr w:type="gramStart"/>
      <w:r w:rsidRPr="009B0448">
        <w:rPr>
          <w:rFonts w:ascii="Times New Roman" w:hAnsi="Times New Roman" w:cs="Times New Roman"/>
        </w:rPr>
        <w:t>2021;198:111284</w:t>
      </w:r>
      <w:proofErr w:type="gramEnd"/>
      <w:r w:rsidRPr="009B0448">
        <w:rPr>
          <w:rFonts w:ascii="Times New Roman" w:hAnsi="Times New Roman" w:cs="Times New Roman"/>
        </w:rPr>
        <w:t xml:space="preserve">. </w:t>
      </w:r>
      <w:proofErr w:type="gramStart"/>
      <w:r w:rsidRPr="009B0448">
        <w:rPr>
          <w:rFonts w:ascii="Times New Roman" w:hAnsi="Times New Roman" w:cs="Times New Roman"/>
        </w:rPr>
        <w:t>doi:10.1016/j.envres</w:t>
      </w:r>
      <w:proofErr w:type="gramEnd"/>
      <w:r w:rsidRPr="009B0448">
        <w:rPr>
          <w:rFonts w:ascii="Times New Roman" w:hAnsi="Times New Roman" w:cs="Times New Roman"/>
        </w:rPr>
        <w:t>.2021.111284</w:t>
      </w:r>
    </w:p>
    <w:p w14:paraId="529831D0"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0.</w:t>
      </w:r>
      <w:r w:rsidRPr="009B0448">
        <w:rPr>
          <w:rFonts w:ascii="Times New Roman" w:hAnsi="Times New Roman" w:cs="Times New Roman"/>
        </w:rPr>
        <w:tab/>
        <w:t xml:space="preserve">Li H, Xu XL, Dai DW, Huang ZY, Ma Z, Guan YJ. Air pollution and temperature are associated with increased COVID-19 incidence: A time series study. </w:t>
      </w:r>
      <w:r w:rsidRPr="009B0448">
        <w:rPr>
          <w:rFonts w:ascii="Times New Roman" w:hAnsi="Times New Roman" w:cs="Times New Roman"/>
          <w:i/>
          <w:iCs/>
        </w:rPr>
        <w:t>Int J Infect Dis</w:t>
      </w:r>
      <w:r w:rsidRPr="009B0448">
        <w:rPr>
          <w:rFonts w:ascii="Times New Roman" w:hAnsi="Times New Roman" w:cs="Times New Roman"/>
        </w:rPr>
        <w:t xml:space="preserve">. </w:t>
      </w:r>
      <w:proofErr w:type="gramStart"/>
      <w:r w:rsidRPr="009B0448">
        <w:rPr>
          <w:rFonts w:ascii="Times New Roman" w:hAnsi="Times New Roman" w:cs="Times New Roman"/>
        </w:rPr>
        <w:t>2020;97:278</w:t>
      </w:r>
      <w:proofErr w:type="gramEnd"/>
      <w:r w:rsidRPr="009B0448">
        <w:rPr>
          <w:rFonts w:ascii="Times New Roman" w:hAnsi="Times New Roman" w:cs="Times New Roman"/>
        </w:rPr>
        <w:t xml:space="preserve">-282. </w:t>
      </w:r>
      <w:proofErr w:type="gramStart"/>
      <w:r w:rsidRPr="009B0448">
        <w:rPr>
          <w:rFonts w:ascii="Times New Roman" w:hAnsi="Times New Roman" w:cs="Times New Roman"/>
        </w:rPr>
        <w:t>doi:10.1016/j.ijid</w:t>
      </w:r>
      <w:proofErr w:type="gramEnd"/>
      <w:r w:rsidRPr="009B0448">
        <w:rPr>
          <w:rFonts w:ascii="Times New Roman" w:hAnsi="Times New Roman" w:cs="Times New Roman"/>
        </w:rPr>
        <w:t>.2020.05.076</w:t>
      </w:r>
    </w:p>
    <w:p w14:paraId="33BBDE64"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1.</w:t>
      </w:r>
      <w:r w:rsidRPr="009B0448">
        <w:rPr>
          <w:rFonts w:ascii="Times New Roman" w:hAnsi="Times New Roman" w:cs="Times New Roman"/>
        </w:rPr>
        <w:tab/>
        <w:t xml:space="preserve">Prinz AL, Richter DJ. Long-term exposure to fine particulate matter air pollution: An ecological study of its effect on COVID-19 cases and fatality in Germany. </w:t>
      </w:r>
      <w:r w:rsidRPr="009B0448">
        <w:rPr>
          <w:rFonts w:ascii="Times New Roman" w:hAnsi="Times New Roman" w:cs="Times New Roman"/>
          <w:i/>
          <w:iCs/>
        </w:rPr>
        <w:t>Environ Res</w:t>
      </w:r>
      <w:r w:rsidRPr="009B0448">
        <w:rPr>
          <w:rFonts w:ascii="Times New Roman" w:hAnsi="Times New Roman" w:cs="Times New Roman"/>
        </w:rPr>
        <w:t xml:space="preserve">. 2022;204(Pt A):111948. </w:t>
      </w:r>
      <w:proofErr w:type="gramStart"/>
      <w:r w:rsidRPr="009B0448">
        <w:rPr>
          <w:rFonts w:ascii="Times New Roman" w:hAnsi="Times New Roman" w:cs="Times New Roman"/>
        </w:rPr>
        <w:t>doi:10.1016/j.envres</w:t>
      </w:r>
      <w:proofErr w:type="gramEnd"/>
      <w:r w:rsidRPr="009B0448">
        <w:rPr>
          <w:rFonts w:ascii="Times New Roman" w:hAnsi="Times New Roman" w:cs="Times New Roman"/>
        </w:rPr>
        <w:t>.2021.111948</w:t>
      </w:r>
    </w:p>
    <w:p w14:paraId="494F7666"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2.</w:t>
      </w:r>
      <w:r w:rsidRPr="009B0448">
        <w:rPr>
          <w:rFonts w:ascii="Times New Roman" w:hAnsi="Times New Roman" w:cs="Times New Roman"/>
        </w:rPr>
        <w:tab/>
        <w:t xml:space="preserve">Sahoo MM. Significance between air pollutants, meteorological factors, and COVID-19 infections: probable </w:t>
      </w:r>
      <w:proofErr w:type="gramStart"/>
      <w:r w:rsidRPr="009B0448">
        <w:rPr>
          <w:rFonts w:ascii="Times New Roman" w:hAnsi="Times New Roman" w:cs="Times New Roman"/>
        </w:rPr>
        <w:t>evidences</w:t>
      </w:r>
      <w:proofErr w:type="gramEnd"/>
      <w:r w:rsidRPr="009B0448">
        <w:rPr>
          <w:rFonts w:ascii="Times New Roman" w:hAnsi="Times New Roman" w:cs="Times New Roman"/>
        </w:rPr>
        <w:t xml:space="preserve"> in India. </w:t>
      </w:r>
      <w:r w:rsidRPr="009B0448">
        <w:rPr>
          <w:rFonts w:ascii="Times New Roman" w:hAnsi="Times New Roman" w:cs="Times New Roman"/>
          <w:i/>
          <w:iCs/>
        </w:rPr>
        <w:t xml:space="preserve">Environ Sci </w:t>
      </w:r>
      <w:proofErr w:type="spellStart"/>
      <w:r w:rsidRPr="009B0448">
        <w:rPr>
          <w:rFonts w:ascii="Times New Roman" w:hAnsi="Times New Roman" w:cs="Times New Roman"/>
          <w:i/>
          <w:iCs/>
        </w:rPr>
        <w:t>Pollut</w:t>
      </w:r>
      <w:proofErr w:type="spellEnd"/>
      <w:r w:rsidRPr="009B0448">
        <w:rPr>
          <w:rFonts w:ascii="Times New Roman" w:hAnsi="Times New Roman" w:cs="Times New Roman"/>
          <w:i/>
          <w:iCs/>
        </w:rPr>
        <w:t xml:space="preserve"> Res Int</w:t>
      </w:r>
      <w:r w:rsidRPr="009B0448">
        <w:rPr>
          <w:rFonts w:ascii="Times New Roman" w:hAnsi="Times New Roman" w:cs="Times New Roman"/>
        </w:rPr>
        <w:t>. 2021;28(30):40474-40495. doi:10.1007/s11356-021-12709-z</w:t>
      </w:r>
    </w:p>
    <w:p w14:paraId="087DF941"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3.</w:t>
      </w:r>
      <w:r w:rsidRPr="009B0448">
        <w:rPr>
          <w:rFonts w:ascii="Times New Roman" w:hAnsi="Times New Roman" w:cs="Times New Roman"/>
        </w:rPr>
        <w:tab/>
      </w:r>
      <w:proofErr w:type="spellStart"/>
      <w:r w:rsidRPr="009B0448">
        <w:rPr>
          <w:rFonts w:ascii="Times New Roman" w:hAnsi="Times New Roman" w:cs="Times New Roman"/>
        </w:rPr>
        <w:t>Grippo</w:t>
      </w:r>
      <w:proofErr w:type="spellEnd"/>
      <w:r w:rsidRPr="009B0448">
        <w:rPr>
          <w:rFonts w:ascii="Times New Roman" w:hAnsi="Times New Roman" w:cs="Times New Roman"/>
        </w:rPr>
        <w:t xml:space="preserve"> A, Zhang J, Chu L, et al. Air pollution exposure during pregnancy and spontaneous abortion and stillbirth. </w:t>
      </w:r>
      <w:r w:rsidRPr="009B0448">
        <w:rPr>
          <w:rFonts w:ascii="Times New Roman" w:hAnsi="Times New Roman" w:cs="Times New Roman"/>
          <w:i/>
          <w:iCs/>
        </w:rPr>
        <w:t>Rev Environ Health</w:t>
      </w:r>
      <w:r w:rsidRPr="009B0448">
        <w:rPr>
          <w:rFonts w:ascii="Times New Roman" w:hAnsi="Times New Roman" w:cs="Times New Roman"/>
        </w:rPr>
        <w:t>. 2018;33(3):247-264. doi:10.1515/reveh-2017-0033</w:t>
      </w:r>
    </w:p>
    <w:p w14:paraId="63CFF00D"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4.</w:t>
      </w:r>
      <w:r w:rsidRPr="009B0448">
        <w:rPr>
          <w:rFonts w:ascii="Times New Roman" w:hAnsi="Times New Roman" w:cs="Times New Roman"/>
        </w:rPr>
        <w:tab/>
      </w:r>
      <w:proofErr w:type="spellStart"/>
      <w:r w:rsidRPr="009B0448">
        <w:rPr>
          <w:rFonts w:ascii="Times New Roman" w:hAnsi="Times New Roman" w:cs="Times New Roman"/>
        </w:rPr>
        <w:t>Klepac</w:t>
      </w:r>
      <w:proofErr w:type="spellEnd"/>
      <w:r w:rsidRPr="009B0448">
        <w:rPr>
          <w:rFonts w:ascii="Times New Roman" w:hAnsi="Times New Roman" w:cs="Times New Roman"/>
        </w:rPr>
        <w:t xml:space="preserve"> P, Locatelli I, </w:t>
      </w:r>
      <w:proofErr w:type="spellStart"/>
      <w:r w:rsidRPr="009B0448">
        <w:rPr>
          <w:rFonts w:ascii="Times New Roman" w:hAnsi="Times New Roman" w:cs="Times New Roman"/>
        </w:rPr>
        <w:t>Korošec</w:t>
      </w:r>
      <w:proofErr w:type="spellEnd"/>
      <w:r w:rsidRPr="009B0448">
        <w:rPr>
          <w:rFonts w:ascii="Times New Roman" w:hAnsi="Times New Roman" w:cs="Times New Roman"/>
        </w:rPr>
        <w:t xml:space="preserve"> S, </w:t>
      </w:r>
      <w:proofErr w:type="spellStart"/>
      <w:r w:rsidRPr="009B0448">
        <w:rPr>
          <w:rFonts w:ascii="Times New Roman" w:hAnsi="Times New Roman" w:cs="Times New Roman"/>
        </w:rPr>
        <w:t>Künzli</w:t>
      </w:r>
      <w:proofErr w:type="spellEnd"/>
      <w:r w:rsidRPr="009B0448">
        <w:rPr>
          <w:rFonts w:ascii="Times New Roman" w:hAnsi="Times New Roman" w:cs="Times New Roman"/>
        </w:rPr>
        <w:t xml:space="preserve"> N, </w:t>
      </w:r>
      <w:proofErr w:type="spellStart"/>
      <w:r w:rsidRPr="009B0448">
        <w:rPr>
          <w:rFonts w:ascii="Times New Roman" w:hAnsi="Times New Roman" w:cs="Times New Roman"/>
        </w:rPr>
        <w:t>Kukec</w:t>
      </w:r>
      <w:proofErr w:type="spellEnd"/>
      <w:r w:rsidRPr="009B0448">
        <w:rPr>
          <w:rFonts w:ascii="Times New Roman" w:hAnsi="Times New Roman" w:cs="Times New Roman"/>
        </w:rPr>
        <w:t xml:space="preserve"> A. Ambient air pollution and pregnancy outcomes: A comprehensive review and identification of environmental public health challenges. </w:t>
      </w:r>
      <w:r w:rsidRPr="009B0448">
        <w:rPr>
          <w:rFonts w:ascii="Times New Roman" w:hAnsi="Times New Roman" w:cs="Times New Roman"/>
          <w:i/>
          <w:iCs/>
        </w:rPr>
        <w:t>Environ Res</w:t>
      </w:r>
      <w:r w:rsidRPr="009B0448">
        <w:rPr>
          <w:rFonts w:ascii="Times New Roman" w:hAnsi="Times New Roman" w:cs="Times New Roman"/>
        </w:rPr>
        <w:t xml:space="preserve">. </w:t>
      </w:r>
      <w:proofErr w:type="gramStart"/>
      <w:r w:rsidRPr="009B0448">
        <w:rPr>
          <w:rFonts w:ascii="Times New Roman" w:hAnsi="Times New Roman" w:cs="Times New Roman"/>
        </w:rPr>
        <w:t>2018;167:144</w:t>
      </w:r>
      <w:proofErr w:type="gramEnd"/>
      <w:r w:rsidRPr="009B0448">
        <w:rPr>
          <w:rFonts w:ascii="Times New Roman" w:hAnsi="Times New Roman" w:cs="Times New Roman"/>
        </w:rPr>
        <w:t xml:space="preserve">-159. </w:t>
      </w:r>
      <w:proofErr w:type="gramStart"/>
      <w:r w:rsidRPr="009B0448">
        <w:rPr>
          <w:rFonts w:ascii="Times New Roman" w:hAnsi="Times New Roman" w:cs="Times New Roman"/>
        </w:rPr>
        <w:t>doi:10.1016/j.envres</w:t>
      </w:r>
      <w:proofErr w:type="gramEnd"/>
      <w:r w:rsidRPr="009B0448">
        <w:rPr>
          <w:rFonts w:ascii="Times New Roman" w:hAnsi="Times New Roman" w:cs="Times New Roman"/>
        </w:rPr>
        <w:t>.2018.07.008</w:t>
      </w:r>
    </w:p>
    <w:p w14:paraId="3B3920D4"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5.</w:t>
      </w:r>
      <w:r w:rsidRPr="009B0448">
        <w:rPr>
          <w:rFonts w:ascii="Times New Roman" w:hAnsi="Times New Roman" w:cs="Times New Roman"/>
        </w:rPr>
        <w:tab/>
      </w:r>
      <w:proofErr w:type="spellStart"/>
      <w:r w:rsidRPr="009B0448">
        <w:rPr>
          <w:rFonts w:ascii="Times New Roman" w:hAnsi="Times New Roman" w:cs="Times New Roman"/>
        </w:rPr>
        <w:t>Bekkar</w:t>
      </w:r>
      <w:proofErr w:type="spellEnd"/>
      <w:r w:rsidRPr="009B0448">
        <w:rPr>
          <w:rFonts w:ascii="Times New Roman" w:hAnsi="Times New Roman" w:cs="Times New Roman"/>
        </w:rPr>
        <w:t xml:space="preserve"> B, Pacheco S, </w:t>
      </w:r>
      <w:proofErr w:type="spellStart"/>
      <w:r w:rsidRPr="009B0448">
        <w:rPr>
          <w:rFonts w:ascii="Times New Roman" w:hAnsi="Times New Roman" w:cs="Times New Roman"/>
        </w:rPr>
        <w:t>Basu</w:t>
      </w:r>
      <w:proofErr w:type="spellEnd"/>
      <w:r w:rsidRPr="009B0448">
        <w:rPr>
          <w:rFonts w:ascii="Times New Roman" w:hAnsi="Times New Roman" w:cs="Times New Roman"/>
        </w:rPr>
        <w:t xml:space="preserve"> R, DeNicola N. Association of Air Pollution and Heat Exposure </w:t>
      </w:r>
      <w:proofErr w:type="gramStart"/>
      <w:r w:rsidRPr="009B0448">
        <w:rPr>
          <w:rFonts w:ascii="Times New Roman" w:hAnsi="Times New Roman" w:cs="Times New Roman"/>
        </w:rPr>
        <w:t>With</w:t>
      </w:r>
      <w:proofErr w:type="gramEnd"/>
      <w:r w:rsidRPr="009B0448">
        <w:rPr>
          <w:rFonts w:ascii="Times New Roman" w:hAnsi="Times New Roman" w:cs="Times New Roman"/>
        </w:rPr>
        <w:t xml:space="preserve"> Preterm Birth, Low Birth Weight, and Stillbirth in the US: A Systematic Review. </w:t>
      </w:r>
      <w:r w:rsidRPr="009B0448">
        <w:rPr>
          <w:rFonts w:ascii="Times New Roman" w:hAnsi="Times New Roman" w:cs="Times New Roman"/>
          <w:i/>
          <w:iCs/>
        </w:rPr>
        <w:t xml:space="preserve">JAMA </w:t>
      </w:r>
      <w:proofErr w:type="spellStart"/>
      <w:r w:rsidRPr="009B0448">
        <w:rPr>
          <w:rFonts w:ascii="Times New Roman" w:hAnsi="Times New Roman" w:cs="Times New Roman"/>
          <w:i/>
          <w:iCs/>
        </w:rPr>
        <w:t>Netw</w:t>
      </w:r>
      <w:proofErr w:type="spellEnd"/>
      <w:r w:rsidRPr="009B0448">
        <w:rPr>
          <w:rFonts w:ascii="Times New Roman" w:hAnsi="Times New Roman" w:cs="Times New Roman"/>
          <w:i/>
          <w:iCs/>
        </w:rPr>
        <w:t xml:space="preserve"> Open</w:t>
      </w:r>
      <w:r w:rsidRPr="009B0448">
        <w:rPr>
          <w:rFonts w:ascii="Times New Roman" w:hAnsi="Times New Roman" w:cs="Times New Roman"/>
        </w:rPr>
        <w:t>. 2020;3(6</w:t>
      </w:r>
      <w:proofErr w:type="gramStart"/>
      <w:r w:rsidRPr="009B0448">
        <w:rPr>
          <w:rFonts w:ascii="Times New Roman" w:hAnsi="Times New Roman" w:cs="Times New Roman"/>
        </w:rPr>
        <w:t>):e</w:t>
      </w:r>
      <w:proofErr w:type="gramEnd"/>
      <w:r w:rsidRPr="009B0448">
        <w:rPr>
          <w:rFonts w:ascii="Times New Roman" w:hAnsi="Times New Roman" w:cs="Times New Roman"/>
        </w:rPr>
        <w:t>208243. doi:10.1001/jamanetworkopen.2020.8243</w:t>
      </w:r>
    </w:p>
    <w:p w14:paraId="19AD3365"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6.</w:t>
      </w:r>
      <w:r w:rsidRPr="009B0448">
        <w:rPr>
          <w:rFonts w:ascii="Times New Roman" w:hAnsi="Times New Roman" w:cs="Times New Roman"/>
        </w:rPr>
        <w:tab/>
        <w:t xml:space="preserve">Casey JA, </w:t>
      </w:r>
      <w:proofErr w:type="spellStart"/>
      <w:r w:rsidRPr="009B0448">
        <w:rPr>
          <w:rFonts w:ascii="Times New Roman" w:hAnsi="Times New Roman" w:cs="Times New Roman"/>
        </w:rPr>
        <w:t>Kioumourtzoglou</w:t>
      </w:r>
      <w:proofErr w:type="spellEnd"/>
      <w:r w:rsidRPr="009B0448">
        <w:rPr>
          <w:rFonts w:ascii="Times New Roman" w:hAnsi="Times New Roman" w:cs="Times New Roman"/>
        </w:rPr>
        <w:t xml:space="preserve"> MA, Ogburn EL, et al. Long-Term Fine Particulate Matter Concentrations and Prevalence of Severe Acute Respiratory Syndrome Coronavirus 2: Differential Relationships by Socioeconomic Status Among Pregnant Individuals in New York City. </w:t>
      </w:r>
      <w:r w:rsidRPr="009B0448">
        <w:rPr>
          <w:rFonts w:ascii="Times New Roman" w:hAnsi="Times New Roman" w:cs="Times New Roman"/>
          <w:i/>
          <w:iCs/>
        </w:rPr>
        <w:t>American Journal of Epidemiology</w:t>
      </w:r>
      <w:r w:rsidRPr="009B0448">
        <w:rPr>
          <w:rFonts w:ascii="Times New Roman" w:hAnsi="Times New Roman" w:cs="Times New Roman"/>
        </w:rPr>
        <w:t xml:space="preserve">. Published online August 2, </w:t>
      </w:r>
      <w:proofErr w:type="gramStart"/>
      <w:r w:rsidRPr="009B0448">
        <w:rPr>
          <w:rFonts w:ascii="Times New Roman" w:hAnsi="Times New Roman" w:cs="Times New Roman"/>
        </w:rPr>
        <w:t>2022:kwac</w:t>
      </w:r>
      <w:proofErr w:type="gramEnd"/>
      <w:r w:rsidRPr="009B0448">
        <w:rPr>
          <w:rFonts w:ascii="Times New Roman" w:hAnsi="Times New Roman" w:cs="Times New Roman"/>
        </w:rPr>
        <w:t>139. doi:10.1093/</w:t>
      </w:r>
      <w:proofErr w:type="spellStart"/>
      <w:r w:rsidRPr="009B0448">
        <w:rPr>
          <w:rFonts w:ascii="Times New Roman" w:hAnsi="Times New Roman" w:cs="Times New Roman"/>
        </w:rPr>
        <w:t>aje</w:t>
      </w:r>
      <w:proofErr w:type="spellEnd"/>
      <w:r w:rsidRPr="009B0448">
        <w:rPr>
          <w:rFonts w:ascii="Times New Roman" w:hAnsi="Times New Roman" w:cs="Times New Roman"/>
        </w:rPr>
        <w:t>/kwac139</w:t>
      </w:r>
    </w:p>
    <w:p w14:paraId="24995D05"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7.</w:t>
      </w:r>
      <w:r w:rsidRPr="009B0448">
        <w:rPr>
          <w:rFonts w:ascii="Times New Roman" w:hAnsi="Times New Roman" w:cs="Times New Roman"/>
        </w:rPr>
        <w:tab/>
        <w:t xml:space="preserve">Kaushal R, </w:t>
      </w:r>
      <w:proofErr w:type="spellStart"/>
      <w:r w:rsidRPr="009B0448">
        <w:rPr>
          <w:rFonts w:ascii="Times New Roman" w:hAnsi="Times New Roman" w:cs="Times New Roman"/>
        </w:rPr>
        <w:t>Hripcsak</w:t>
      </w:r>
      <w:proofErr w:type="spellEnd"/>
      <w:r w:rsidRPr="009B0448">
        <w:rPr>
          <w:rFonts w:ascii="Times New Roman" w:hAnsi="Times New Roman" w:cs="Times New Roman"/>
        </w:rPr>
        <w:t xml:space="preserve"> G, </w:t>
      </w:r>
      <w:proofErr w:type="spellStart"/>
      <w:r w:rsidRPr="009B0448">
        <w:rPr>
          <w:rFonts w:ascii="Times New Roman" w:hAnsi="Times New Roman" w:cs="Times New Roman"/>
        </w:rPr>
        <w:t>Ascheim</w:t>
      </w:r>
      <w:proofErr w:type="spellEnd"/>
      <w:r w:rsidRPr="009B0448">
        <w:rPr>
          <w:rFonts w:ascii="Times New Roman" w:hAnsi="Times New Roman" w:cs="Times New Roman"/>
        </w:rPr>
        <w:t xml:space="preserve"> DD, et al. Changing the research landscape: the New York City Clinical Data Research Network. </w:t>
      </w:r>
      <w:r w:rsidRPr="009B0448">
        <w:rPr>
          <w:rFonts w:ascii="Times New Roman" w:hAnsi="Times New Roman" w:cs="Times New Roman"/>
          <w:i/>
          <w:iCs/>
        </w:rPr>
        <w:t>Journal of the American Medical Informatics Association</w:t>
      </w:r>
      <w:r w:rsidRPr="009B0448">
        <w:rPr>
          <w:rFonts w:ascii="Times New Roman" w:hAnsi="Times New Roman" w:cs="Times New Roman"/>
        </w:rPr>
        <w:t>. 2014;21(4):587-590. doi:10.1136/amiajnl-2014-002764</w:t>
      </w:r>
    </w:p>
    <w:p w14:paraId="2A924C8E"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8.</w:t>
      </w:r>
      <w:r w:rsidRPr="009B0448">
        <w:rPr>
          <w:rFonts w:ascii="Times New Roman" w:hAnsi="Times New Roman" w:cs="Times New Roman"/>
        </w:rPr>
        <w:tab/>
        <w:t xml:space="preserve">Matte TD, Ross Z, </w:t>
      </w:r>
      <w:proofErr w:type="spellStart"/>
      <w:r w:rsidRPr="009B0448">
        <w:rPr>
          <w:rFonts w:ascii="Times New Roman" w:hAnsi="Times New Roman" w:cs="Times New Roman"/>
        </w:rPr>
        <w:t>Kheirbek</w:t>
      </w:r>
      <w:proofErr w:type="spellEnd"/>
      <w:r w:rsidRPr="009B0448">
        <w:rPr>
          <w:rFonts w:ascii="Times New Roman" w:hAnsi="Times New Roman" w:cs="Times New Roman"/>
        </w:rPr>
        <w:t xml:space="preserve"> I, et al. Monitoring intraurban spatial patterns of multiple combustion air pollutants in New York City: Design and implementation. </w:t>
      </w:r>
      <w:r w:rsidRPr="009B0448">
        <w:rPr>
          <w:rFonts w:ascii="Times New Roman" w:hAnsi="Times New Roman" w:cs="Times New Roman"/>
          <w:i/>
          <w:iCs/>
        </w:rPr>
        <w:t>J Expo Sci Environ Epidemiol</w:t>
      </w:r>
      <w:r w:rsidRPr="009B0448">
        <w:rPr>
          <w:rFonts w:ascii="Times New Roman" w:hAnsi="Times New Roman" w:cs="Times New Roman"/>
        </w:rPr>
        <w:t>. 2013;23(3):223-231. doi:10.1038/jes.2012.126</w:t>
      </w:r>
    </w:p>
    <w:p w14:paraId="498F9EDB"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29.</w:t>
      </w:r>
      <w:r w:rsidRPr="009B0448">
        <w:rPr>
          <w:rFonts w:ascii="Times New Roman" w:hAnsi="Times New Roman" w:cs="Times New Roman"/>
        </w:rPr>
        <w:tab/>
        <w:t xml:space="preserve">Clougherty JE, </w:t>
      </w:r>
      <w:proofErr w:type="spellStart"/>
      <w:r w:rsidRPr="009B0448">
        <w:rPr>
          <w:rFonts w:ascii="Times New Roman" w:hAnsi="Times New Roman" w:cs="Times New Roman"/>
        </w:rPr>
        <w:t>Kheirbek</w:t>
      </w:r>
      <w:proofErr w:type="spellEnd"/>
      <w:r w:rsidRPr="009B0448">
        <w:rPr>
          <w:rFonts w:ascii="Times New Roman" w:hAnsi="Times New Roman" w:cs="Times New Roman"/>
        </w:rPr>
        <w:t xml:space="preserve"> I, </w:t>
      </w:r>
      <w:proofErr w:type="spellStart"/>
      <w:r w:rsidRPr="009B0448">
        <w:rPr>
          <w:rFonts w:ascii="Times New Roman" w:hAnsi="Times New Roman" w:cs="Times New Roman"/>
        </w:rPr>
        <w:t>Eisl</w:t>
      </w:r>
      <w:proofErr w:type="spellEnd"/>
      <w:r w:rsidRPr="009B0448">
        <w:rPr>
          <w:rFonts w:ascii="Times New Roman" w:hAnsi="Times New Roman" w:cs="Times New Roman"/>
        </w:rPr>
        <w:t xml:space="preserve"> HM, et al. Intra-urban spatial variability in wintertime street-level concentrations of multiple combustion-related air pollutants: the New York City Community Air Survey (NYCCAS). </w:t>
      </w:r>
      <w:r w:rsidRPr="009B0448">
        <w:rPr>
          <w:rFonts w:ascii="Times New Roman" w:hAnsi="Times New Roman" w:cs="Times New Roman"/>
          <w:i/>
          <w:iCs/>
        </w:rPr>
        <w:t>J Expo Sci Environ Epidemiol</w:t>
      </w:r>
      <w:r w:rsidRPr="009B0448">
        <w:rPr>
          <w:rFonts w:ascii="Times New Roman" w:hAnsi="Times New Roman" w:cs="Times New Roman"/>
        </w:rPr>
        <w:t>. 2013;23(3):232-240. doi:10.1038/jes.2012.125</w:t>
      </w:r>
    </w:p>
    <w:p w14:paraId="25CE0509"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t>30.</w:t>
      </w:r>
      <w:r w:rsidRPr="009B0448">
        <w:rPr>
          <w:rFonts w:ascii="Times New Roman" w:hAnsi="Times New Roman" w:cs="Times New Roman"/>
        </w:rPr>
        <w:tab/>
      </w:r>
      <w:proofErr w:type="spellStart"/>
      <w:r w:rsidRPr="009B0448">
        <w:rPr>
          <w:rFonts w:ascii="Times New Roman" w:hAnsi="Times New Roman" w:cs="Times New Roman"/>
        </w:rPr>
        <w:t>Reif</w:t>
      </w:r>
      <w:proofErr w:type="spellEnd"/>
      <w:r w:rsidRPr="009B0448">
        <w:rPr>
          <w:rFonts w:ascii="Times New Roman" w:hAnsi="Times New Roman" w:cs="Times New Roman"/>
        </w:rPr>
        <w:t xml:space="preserve"> DM, Martin MT, Tan SW, et al. Endocrine Profiling and Prioritization of Environmental Chemicals Using </w:t>
      </w:r>
      <w:proofErr w:type="spellStart"/>
      <w:r w:rsidRPr="009B0448">
        <w:rPr>
          <w:rFonts w:ascii="Times New Roman" w:hAnsi="Times New Roman" w:cs="Times New Roman"/>
        </w:rPr>
        <w:t>ToxCast</w:t>
      </w:r>
      <w:proofErr w:type="spellEnd"/>
      <w:r w:rsidRPr="009B0448">
        <w:rPr>
          <w:rFonts w:ascii="Times New Roman" w:hAnsi="Times New Roman" w:cs="Times New Roman"/>
        </w:rPr>
        <w:t xml:space="preserve"> Data. </w:t>
      </w:r>
      <w:r w:rsidRPr="009B0448">
        <w:rPr>
          <w:rFonts w:ascii="Times New Roman" w:hAnsi="Times New Roman" w:cs="Times New Roman"/>
          <w:i/>
          <w:iCs/>
        </w:rPr>
        <w:t>Environmental Health Perspectives</w:t>
      </w:r>
      <w:r w:rsidRPr="009B0448">
        <w:rPr>
          <w:rFonts w:ascii="Times New Roman" w:hAnsi="Times New Roman" w:cs="Times New Roman"/>
        </w:rPr>
        <w:t>. 2010;118(12):1714-1720. doi:10.1289/ehp.1002180</w:t>
      </w:r>
    </w:p>
    <w:p w14:paraId="6BA3FD10" w14:textId="77777777" w:rsidR="005E3F29" w:rsidRPr="009B0448" w:rsidRDefault="005E3F29" w:rsidP="009B0448">
      <w:pPr>
        <w:pStyle w:val="Bibliography"/>
        <w:rPr>
          <w:rFonts w:ascii="Times New Roman" w:hAnsi="Times New Roman" w:cs="Times New Roman"/>
        </w:rPr>
      </w:pPr>
      <w:r w:rsidRPr="009B0448">
        <w:rPr>
          <w:rFonts w:ascii="Times New Roman" w:hAnsi="Times New Roman" w:cs="Times New Roman"/>
        </w:rPr>
        <w:lastRenderedPageBreak/>
        <w:t>31.</w:t>
      </w:r>
      <w:r w:rsidRPr="009B0448">
        <w:rPr>
          <w:rFonts w:ascii="Times New Roman" w:hAnsi="Times New Roman" w:cs="Times New Roman"/>
        </w:rPr>
        <w:tab/>
      </w:r>
      <w:proofErr w:type="spellStart"/>
      <w:r w:rsidRPr="009B0448">
        <w:rPr>
          <w:rFonts w:ascii="Times New Roman" w:hAnsi="Times New Roman" w:cs="Times New Roman"/>
        </w:rPr>
        <w:t>Karrar</w:t>
      </w:r>
      <w:proofErr w:type="spellEnd"/>
      <w:r w:rsidRPr="009B0448">
        <w:rPr>
          <w:rFonts w:ascii="Times New Roman" w:hAnsi="Times New Roman" w:cs="Times New Roman"/>
        </w:rPr>
        <w:t xml:space="preserve"> SA, Hong PL. Preeclampsia. In: </w:t>
      </w:r>
      <w:proofErr w:type="spellStart"/>
      <w:r w:rsidRPr="009B0448">
        <w:rPr>
          <w:rFonts w:ascii="Times New Roman" w:hAnsi="Times New Roman" w:cs="Times New Roman"/>
          <w:i/>
          <w:iCs/>
        </w:rPr>
        <w:t>StatPearls</w:t>
      </w:r>
      <w:proofErr w:type="spellEnd"/>
      <w:r w:rsidRPr="009B0448">
        <w:rPr>
          <w:rFonts w:ascii="Times New Roman" w:hAnsi="Times New Roman" w:cs="Times New Roman"/>
        </w:rPr>
        <w:t xml:space="preserve">. </w:t>
      </w:r>
      <w:proofErr w:type="spellStart"/>
      <w:r w:rsidRPr="009B0448">
        <w:rPr>
          <w:rFonts w:ascii="Times New Roman" w:hAnsi="Times New Roman" w:cs="Times New Roman"/>
        </w:rPr>
        <w:t>StatPearls</w:t>
      </w:r>
      <w:proofErr w:type="spellEnd"/>
      <w:r w:rsidRPr="009B0448">
        <w:rPr>
          <w:rFonts w:ascii="Times New Roman" w:hAnsi="Times New Roman" w:cs="Times New Roman"/>
        </w:rPr>
        <w:t xml:space="preserve"> Publishing; 2023. Accessed May 2, 2023. http://www.ncbi.nlm.nih.gov/books/NBK570611/</w:t>
      </w:r>
    </w:p>
    <w:p w14:paraId="3876FD6C" w14:textId="0FAD9124" w:rsidR="00D661DD" w:rsidRPr="009B0448" w:rsidRDefault="00D661DD" w:rsidP="009B0448">
      <w:pPr>
        <w:spacing w:line="240" w:lineRule="auto"/>
        <w:rPr>
          <w:rFonts w:ascii="Times New Roman" w:hAnsi="Times New Roman" w:cs="Times New Roman"/>
        </w:rPr>
      </w:pPr>
      <w:r w:rsidRPr="009B0448">
        <w:rPr>
          <w:rFonts w:ascii="Times New Roman" w:hAnsi="Times New Roman" w:cs="Times New Roman"/>
        </w:rPr>
        <w:fldChar w:fldCharType="end"/>
      </w:r>
    </w:p>
    <w:sectPr w:rsidR="00D661DD" w:rsidRPr="009B0448" w:rsidSect="00E27FE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CA5EEA"/>
    <w:multiLevelType w:val="hybridMultilevel"/>
    <w:tmpl w:val="22C410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054175"/>
    <w:multiLevelType w:val="hybridMultilevel"/>
    <w:tmpl w:val="EBA83D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33085761">
    <w:abstractNumId w:val="1"/>
  </w:num>
  <w:num w:numId="2" w16cid:durableId="12954795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1DD"/>
    <w:rsid w:val="000906C5"/>
    <w:rsid w:val="000B653A"/>
    <w:rsid w:val="002939C6"/>
    <w:rsid w:val="004C6C2B"/>
    <w:rsid w:val="005E3F29"/>
    <w:rsid w:val="007C3BEB"/>
    <w:rsid w:val="009B0448"/>
    <w:rsid w:val="00B87E2A"/>
    <w:rsid w:val="00D661DD"/>
    <w:rsid w:val="00D7067A"/>
    <w:rsid w:val="00E27FEB"/>
    <w:rsid w:val="00E60D43"/>
    <w:rsid w:val="00E67D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559C00"/>
  <w14:defaultImageDpi w14:val="32767"/>
  <w15:chartTrackingRefBased/>
  <w15:docId w15:val="{A58DE326-BE3A-E24C-AAF7-65FFC0F7D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61DD"/>
    <w:pPr>
      <w:spacing w:after="200" w:line="276" w:lineRule="auto"/>
    </w:pPr>
    <w:rPr>
      <w:kern w:val="0"/>
      <w:sz w:val="22"/>
      <w:szCs w:val="2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1DD"/>
    <w:rPr>
      <w:sz w:val="16"/>
      <w:szCs w:val="16"/>
    </w:rPr>
  </w:style>
  <w:style w:type="paragraph" w:styleId="CommentText">
    <w:name w:val="annotation text"/>
    <w:basedOn w:val="Normal"/>
    <w:link w:val="CommentTextChar"/>
    <w:uiPriority w:val="99"/>
    <w:semiHidden/>
    <w:unhideWhenUsed/>
    <w:rsid w:val="00D661DD"/>
    <w:pPr>
      <w:spacing w:line="240" w:lineRule="auto"/>
    </w:pPr>
    <w:rPr>
      <w:sz w:val="20"/>
      <w:szCs w:val="20"/>
    </w:rPr>
  </w:style>
  <w:style w:type="character" w:customStyle="1" w:styleId="CommentTextChar">
    <w:name w:val="Comment Text Char"/>
    <w:basedOn w:val="DefaultParagraphFont"/>
    <w:link w:val="CommentText"/>
    <w:uiPriority w:val="99"/>
    <w:semiHidden/>
    <w:rsid w:val="00D661DD"/>
    <w:rPr>
      <w:kern w:val="0"/>
      <w:sz w:val="20"/>
      <w:szCs w:val="20"/>
      <w14:ligatures w14:val="none"/>
    </w:rPr>
  </w:style>
  <w:style w:type="paragraph" w:styleId="Bibliography">
    <w:name w:val="Bibliography"/>
    <w:basedOn w:val="Normal"/>
    <w:next w:val="Normal"/>
    <w:uiPriority w:val="37"/>
    <w:unhideWhenUsed/>
    <w:rsid w:val="00D661DD"/>
    <w:pPr>
      <w:tabs>
        <w:tab w:val="left" w:pos="380"/>
      </w:tabs>
      <w:spacing w:after="240" w:line="240" w:lineRule="auto"/>
      <w:ind w:left="384" w:hanging="384"/>
    </w:pPr>
  </w:style>
  <w:style w:type="paragraph" w:styleId="ListParagraph">
    <w:name w:val="List Paragraph"/>
    <w:basedOn w:val="Normal"/>
    <w:uiPriority w:val="34"/>
    <w:qFormat/>
    <w:rsid w:val="00D661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6</Pages>
  <Words>17036</Words>
  <Characters>97110</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shed, Farheen</dc:creator>
  <cp:keywords/>
  <dc:description/>
  <cp:lastModifiedBy>Jamshed, Farheen</cp:lastModifiedBy>
  <cp:revision>3</cp:revision>
  <dcterms:created xsi:type="dcterms:W3CDTF">2023-05-07T20:53:00Z</dcterms:created>
  <dcterms:modified xsi:type="dcterms:W3CDTF">2023-05-07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0JZVLku5"/&gt;&lt;style id="http://www.zotero.org/styles/american-medical-association" hasBibliography="1" bibliographyStyleHasBeenSet="1"/&gt;&lt;prefs&gt;&lt;pref name="fieldType" value="Field"/&gt;&lt;/prefs&gt;&lt;/data&gt;</vt:lpwstr>
  </property>
</Properties>
</file>